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1E889A1D" w14:textId="77777777" w:rsidR="00000056" w:rsidRDefault="00000056" w:rsidP="00000056">
          <w:pPr>
            <w:pStyle w:val="Heading1"/>
            <w:jc w:val="center"/>
          </w:pPr>
          <w:r w:rsidRPr="00AA40F1">
            <w:t>Research Proposal</w:t>
          </w:r>
        </w:p>
        <w:p w14:paraId="798D1C0E" w14:textId="77777777" w:rsidR="00000056" w:rsidRPr="00AA40F1" w:rsidRDefault="00000056" w:rsidP="00000056"/>
        <w:p w14:paraId="357A36E7" w14:textId="77777777" w:rsidR="00000056" w:rsidRPr="00322FDF" w:rsidRDefault="00000056" w:rsidP="00000056">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Pr>
              <w:rFonts w:cs="Times New Roman"/>
              <w:b/>
            </w:rPr>
            <w:t xml:space="preserve"> Frank</w:t>
          </w:r>
          <w:r w:rsidRPr="00322FDF">
            <w:rPr>
              <w:rFonts w:cs="Times New Roman"/>
              <w:b/>
            </w:rPr>
            <w:t xml:space="preserve"> Shorer</w:t>
          </w:r>
        </w:p>
        <w:p w14:paraId="2C991276" w14:textId="77777777" w:rsidR="00000056" w:rsidRDefault="00000056" w:rsidP="00000056">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07660AD8" w14:textId="77777777" w:rsidR="00000056" w:rsidRPr="00322FDF" w:rsidRDefault="00000056" w:rsidP="00000056">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Pr>
              <w:rFonts w:cs="Times New Roman"/>
              <w:b/>
            </w:rPr>
            <w:t>Valentino Raimondo</w:t>
          </w:r>
        </w:p>
        <w:p w14:paraId="70BAA901" w14:textId="77777777" w:rsidR="00000056" w:rsidRPr="00B65DA5" w:rsidRDefault="00000056" w:rsidP="00000056">
          <w:pPr>
            <w:rPr>
              <w:rFonts w:cs="Times New Roman"/>
              <w:iCs/>
            </w:rPr>
          </w:pPr>
        </w:p>
        <w:p w14:paraId="43F26F78" w14:textId="37050E32" w:rsidR="00000056" w:rsidRPr="00B874FB" w:rsidRDefault="00000056" w:rsidP="00000056">
          <w:pPr>
            <w:pStyle w:val="Title"/>
            <w:jc w:val="center"/>
            <w:rPr>
              <w:rFonts w:cs="Times New Roman"/>
              <w:iCs/>
              <w:color w:val="auto"/>
              <w:sz w:val="32"/>
              <w:szCs w:val="44"/>
            </w:rPr>
          </w:pPr>
          <w:r w:rsidRPr="00B874FB">
            <w:rPr>
              <w:rFonts w:cs="Times New Roman"/>
              <w:iCs/>
              <w:color w:val="auto"/>
              <w:sz w:val="32"/>
              <w:szCs w:val="44"/>
            </w:rPr>
            <w:t>Investigating the effect</w:t>
          </w:r>
          <w:r>
            <w:rPr>
              <w:rFonts w:cs="Times New Roman"/>
              <w:iCs/>
              <w:color w:val="auto"/>
              <w:sz w:val="32"/>
              <w:szCs w:val="44"/>
            </w:rPr>
            <w:t>s</w:t>
          </w:r>
          <w:r w:rsidRPr="00B874FB">
            <w:rPr>
              <w:rFonts w:cs="Times New Roman"/>
              <w:iCs/>
              <w:color w:val="auto"/>
              <w:sz w:val="32"/>
              <w:szCs w:val="44"/>
            </w:rPr>
            <w:t xml:space="preserve"> of impermeant anions and electrodiffusion on the </w:t>
          </w:r>
          <w:r>
            <w:rPr>
              <w:rFonts w:cs="Times New Roman"/>
              <w:iCs/>
              <w:color w:val="auto"/>
              <w:sz w:val="32"/>
              <w:szCs w:val="44"/>
            </w:rPr>
            <w:t xml:space="preserve">Electrical and </w:t>
          </w:r>
          <w:r w:rsidRPr="00B874FB">
            <w:rPr>
              <w:rFonts w:cs="Times New Roman"/>
              <w:iCs/>
              <w:color w:val="auto"/>
              <w:sz w:val="32"/>
              <w:szCs w:val="44"/>
            </w:rPr>
            <w:t xml:space="preserve">computational </w:t>
          </w:r>
          <w:r>
            <w:rPr>
              <w:rFonts w:cs="Times New Roman"/>
              <w:iCs/>
              <w:color w:val="auto"/>
              <w:sz w:val="32"/>
              <w:szCs w:val="44"/>
            </w:rPr>
            <w:t xml:space="preserve">properties </w:t>
          </w:r>
          <w:r w:rsidRPr="00B874FB">
            <w:rPr>
              <w:rFonts w:cs="Times New Roman"/>
              <w:iCs/>
              <w:color w:val="auto"/>
              <w:sz w:val="32"/>
              <w:szCs w:val="44"/>
            </w:rPr>
            <w:t xml:space="preserve">of neurons </w:t>
          </w:r>
        </w:p>
        <w:p w14:paraId="46AB1BD8" w14:textId="77777777" w:rsidR="00000056" w:rsidRPr="003D7F91" w:rsidRDefault="00000056" w:rsidP="00000056">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19C56FB3" wp14:editId="465AD5D5">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2D5811B9" w14:textId="77777777" w:rsidR="00000056" w:rsidRPr="003D7F91" w:rsidRDefault="00000056" w:rsidP="00000056">
          <w:pPr>
            <w:adjustRightInd w:val="0"/>
            <w:spacing w:beforeAutospacing="1" w:after="100" w:afterAutospacing="1"/>
            <w:rPr>
              <w:rFonts w:cs="Times New Roman"/>
              <w:b/>
              <w:bCs/>
              <w:color w:val="000000"/>
              <w:szCs w:val="18"/>
            </w:rPr>
          </w:pPr>
        </w:p>
        <w:p w14:paraId="26ACC166" w14:textId="77777777" w:rsidR="00000056" w:rsidRDefault="00000056" w:rsidP="00000056">
          <w:pPr>
            <w:adjustRightInd w:val="0"/>
            <w:spacing w:beforeAutospacing="1" w:after="100" w:afterAutospacing="1"/>
            <w:jc w:val="center"/>
            <w:rPr>
              <w:rFonts w:cs="Times New Roman"/>
              <w:b/>
              <w:bCs/>
              <w:color w:val="000000"/>
              <w:szCs w:val="18"/>
            </w:rPr>
          </w:pPr>
        </w:p>
        <w:p w14:paraId="4C841BB4" w14:textId="77777777" w:rsidR="00000056" w:rsidRDefault="00000056" w:rsidP="00000056">
          <w:pPr>
            <w:adjustRightInd w:val="0"/>
            <w:spacing w:beforeAutospacing="1" w:after="100" w:afterAutospacing="1"/>
            <w:jc w:val="center"/>
            <w:rPr>
              <w:rFonts w:cs="Times New Roman"/>
              <w:b/>
              <w:bCs/>
              <w:color w:val="000000"/>
              <w:szCs w:val="18"/>
            </w:rPr>
          </w:pPr>
        </w:p>
        <w:p w14:paraId="0327A455" w14:textId="77777777" w:rsidR="00000056" w:rsidRDefault="00000056" w:rsidP="00000056">
          <w:pPr>
            <w:adjustRightInd w:val="0"/>
            <w:spacing w:beforeAutospacing="1" w:after="100" w:afterAutospacing="1"/>
            <w:jc w:val="center"/>
            <w:rPr>
              <w:rFonts w:cs="Times New Roman"/>
              <w:b/>
              <w:bCs/>
              <w:color w:val="000000"/>
              <w:szCs w:val="18"/>
            </w:rPr>
          </w:pPr>
        </w:p>
        <w:p w14:paraId="22D7FF7D" w14:textId="77777777" w:rsidR="00000056" w:rsidRDefault="00000056" w:rsidP="00000056">
          <w:pPr>
            <w:adjustRightInd w:val="0"/>
            <w:spacing w:beforeAutospacing="1" w:after="100" w:afterAutospacing="1"/>
            <w:jc w:val="center"/>
            <w:rPr>
              <w:rFonts w:cs="Times New Roman"/>
              <w:b/>
              <w:bCs/>
              <w:color w:val="000000"/>
              <w:szCs w:val="18"/>
            </w:rPr>
          </w:pPr>
        </w:p>
        <w:p w14:paraId="53711123" w14:textId="77777777" w:rsidR="00000056" w:rsidRDefault="00000056" w:rsidP="00000056">
          <w:pPr>
            <w:adjustRightInd w:val="0"/>
            <w:spacing w:beforeAutospacing="1" w:after="100" w:afterAutospacing="1"/>
            <w:jc w:val="center"/>
            <w:rPr>
              <w:rFonts w:cs="Times New Roman"/>
              <w:b/>
              <w:bCs/>
              <w:color w:val="000000"/>
              <w:szCs w:val="18"/>
            </w:rPr>
          </w:pPr>
        </w:p>
        <w:p w14:paraId="33AB5B6F" w14:textId="77777777" w:rsidR="00000056" w:rsidRDefault="00000056" w:rsidP="00000056">
          <w:pPr>
            <w:adjustRightInd w:val="0"/>
            <w:spacing w:beforeAutospacing="1" w:after="100" w:afterAutospacing="1"/>
            <w:jc w:val="center"/>
            <w:rPr>
              <w:rFonts w:cs="Times New Roman"/>
              <w:b/>
              <w:bCs/>
              <w:color w:val="000000"/>
              <w:szCs w:val="18"/>
            </w:rPr>
          </w:pPr>
        </w:p>
        <w:p w14:paraId="4FDF847E"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4CEAC770"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attributed and has been cited and referenced.   </w:t>
          </w:r>
        </w:p>
        <w:p w14:paraId="65F20294" w14:textId="77777777" w:rsidR="00000056" w:rsidRPr="003D7F91" w:rsidRDefault="00000056" w:rsidP="00000056">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1059E161"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6327F225" w14:textId="75C74F70" w:rsidR="00000056" w:rsidRDefault="00000056" w:rsidP="00000056">
          <w:pPr>
            <w:adjustRightInd w:val="0"/>
            <w:spacing w:beforeAutospacing="1" w:after="100" w:afterAutospacing="1"/>
            <w:rPr>
              <w:rFonts w:cs="Times New Roman"/>
              <w:b/>
              <w:color w:val="000000"/>
              <w:szCs w:val="18"/>
            </w:rPr>
          </w:pPr>
          <w:r w:rsidRPr="003D7F91">
            <w:rPr>
              <w:rFonts w:cs="Times New Roman"/>
              <w:b/>
              <w:color w:val="000000"/>
              <w:szCs w:val="18"/>
            </w:rPr>
            <w:t>Signature: E</w:t>
          </w:r>
          <w:r w:rsidR="000434F1">
            <w:rPr>
              <w:rFonts w:cs="Times New Roman"/>
              <w:b/>
              <w:color w:val="000000"/>
              <w:szCs w:val="18"/>
            </w:rPr>
            <w:t>F</w:t>
          </w:r>
          <w:r w:rsidRPr="003D7F91">
            <w:rPr>
              <w:rFonts w:cs="Times New Roman"/>
              <w:b/>
              <w:color w:val="000000"/>
              <w:szCs w:val="18"/>
            </w:rPr>
            <w:t>S.</w:t>
          </w:r>
        </w:p>
        <w:p w14:paraId="1454F19A" w14:textId="78C36887" w:rsidR="00000056" w:rsidRPr="00000056" w:rsidRDefault="00000056" w:rsidP="00000056">
          <w:pPr>
            <w:adjustRightInd w:val="0"/>
            <w:spacing w:beforeAutospacing="1" w:after="100" w:afterAutospacing="1"/>
            <w:rPr>
              <w:rFonts w:cs="Times New Roman"/>
              <w:b/>
              <w:color w:val="000000"/>
              <w:szCs w:val="18"/>
            </w:rPr>
          </w:pPr>
          <w:r>
            <w:rPr>
              <w:rFonts w:cs="Times New Roman"/>
              <w:b/>
              <w:color w:val="000000"/>
              <w:szCs w:val="18"/>
            </w:rPr>
            <w:t xml:space="preserve">Date: </w:t>
          </w:r>
          <w:r w:rsidR="000434F1">
            <w:rPr>
              <w:rFonts w:cs="Times New Roman"/>
              <w:b/>
              <w:color w:val="000000"/>
              <w:szCs w:val="18"/>
            </w:rPr>
            <w:t>02</w:t>
          </w:r>
          <w:r>
            <w:rPr>
              <w:rFonts w:cs="Times New Roman"/>
              <w:b/>
              <w:color w:val="000000"/>
              <w:szCs w:val="18"/>
            </w:rPr>
            <w:t xml:space="preserve"> </w:t>
          </w:r>
          <w:r w:rsidR="000434F1">
            <w:rPr>
              <w:rFonts w:cs="Times New Roman"/>
              <w:b/>
              <w:color w:val="000000"/>
              <w:szCs w:val="18"/>
            </w:rPr>
            <w:t>Decem</w:t>
          </w:r>
          <w:r>
            <w:rPr>
              <w:rFonts w:cs="Times New Roman"/>
              <w:b/>
              <w:color w:val="000000"/>
              <w:szCs w:val="18"/>
            </w:rPr>
            <w:t>ber 2020</w:t>
          </w:r>
        </w:p>
      </w:sdtContent>
    </w:sdt>
    <w:p w14:paraId="51F2539A" w14:textId="00D713C2" w:rsidR="00AF68E2" w:rsidRDefault="0039431E" w:rsidP="00AC1E87">
      <w:pPr>
        <w:ind w:left="426"/>
      </w:pPr>
      <w:r>
        <w:lastRenderedPageBreak/>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w:t>
      </w:r>
      <w:r w:rsidR="001266A9">
        <w:t xml:space="preserve">human </w:t>
      </w:r>
      <w:r w:rsidR="000E1C46">
        <w:t>physiology</w:t>
      </w:r>
      <w:r>
        <w:t xml:space="preserve">. </w:t>
      </w:r>
      <w:r w:rsidR="00425CD1">
        <w:t xml:space="preserve"> Th</w:t>
      </w:r>
      <w:r w:rsidR="00445158">
        <w:t xml:space="preserve">e propagation of </w:t>
      </w:r>
      <w:r>
        <w:t xml:space="preserve">such </w:t>
      </w:r>
      <w:r w:rsidR="00445158">
        <w:t xml:space="preserve">signals </w:t>
      </w:r>
      <w:r w:rsidR="00CB5823">
        <w:t xml:space="preserve">is typically </w:t>
      </w:r>
      <w:r w:rsidR="000878C9">
        <w:t xml:space="preserve">simulated using </w:t>
      </w:r>
      <w:r w:rsidR="00CB5823">
        <w:t xml:space="preserve">computational approaches that employ equivalent circuits and </w:t>
      </w:r>
      <w:r w:rsidR="00425CD1">
        <w:t>theoretica</w:t>
      </w:r>
      <w:r w:rsidR="000878C9">
        <w:t>l</w:t>
      </w:r>
      <w:r w:rsidR="00425CD1">
        <w:t xml:space="preserve"> descri</w:t>
      </w:r>
      <w:r w:rsidR="000878C9">
        <w:t xml:space="preserve">ptions </w:t>
      </w:r>
      <w:r w:rsidR="00425CD1">
        <w:t>by Hodgkin and Huxley</w:t>
      </w:r>
      <w:r w:rsidR="00425CD1">
        <w:fldChar w:fldCharType="begin" w:fldLock="1"/>
      </w:r>
      <w:r w:rsidR="00133FC4">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1&lt;/sup&gt;","plainTextFormattedCitation":"1","previouslyFormattedCitation":"&lt;sup&gt;1&lt;/sup&gt;"},"properties":{"noteIndex":0},"schema":"https://github.com/citation-style-language/schema/raw/master/csl-citation.json"}</w:instrText>
      </w:r>
      <w:r w:rsidR="00425CD1">
        <w:fldChar w:fldCharType="separate"/>
      </w:r>
      <w:r w:rsidR="00133FC4" w:rsidRPr="00133FC4">
        <w:rPr>
          <w:noProof/>
          <w:vertAlign w:val="superscript"/>
        </w:rPr>
        <w:t>1</w:t>
      </w:r>
      <w:r w:rsidR="00425CD1">
        <w:fldChar w:fldCharType="end"/>
      </w:r>
      <w:r w:rsidR="00CB5823">
        <w:t xml:space="preserve"> (Hodgkin Huxley model) and</w:t>
      </w:r>
      <w:r w:rsidR="000878C9">
        <w:t xml:space="preserve"> </w:t>
      </w:r>
      <w:r w:rsidR="00425CD1">
        <w:t>Rall</w:t>
      </w:r>
      <w:r w:rsidR="00425CD1">
        <w:fldChar w:fldCharType="begin" w:fldLock="1"/>
      </w:r>
      <w:r w:rsidR="00133FC4">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2&lt;/sup&gt;","plainTextFormattedCitation":"2","previouslyFormattedCitation":"&lt;sup&gt;2&lt;/sup&gt;"},"properties":{"noteIndex":0},"schema":"https://github.com/citation-style-language/schema/raw/master/csl-citation.json"}</w:instrText>
      </w:r>
      <w:r w:rsidR="00425CD1">
        <w:fldChar w:fldCharType="separate"/>
      </w:r>
      <w:r w:rsidR="00133FC4" w:rsidRPr="00133FC4">
        <w:rPr>
          <w:noProof/>
          <w:vertAlign w:val="superscript"/>
        </w:rPr>
        <w:t>2</w:t>
      </w:r>
      <w:r w:rsidR="00425CD1">
        <w:fldChar w:fldCharType="end"/>
      </w:r>
      <w:r w:rsidR="00CB5823">
        <w:t xml:space="preserve"> (</w:t>
      </w:r>
      <w:r w:rsidR="000878C9">
        <w:t>Cable Theory</w:t>
      </w:r>
      <w:r w:rsidR="00CB5823">
        <w:t>)</w:t>
      </w:r>
      <w:r w:rsidR="00425CD1">
        <w:t>.</w:t>
      </w:r>
      <w:r w:rsidR="00AF68E2">
        <w:t xml:space="preserve"> </w:t>
      </w:r>
      <w:r w:rsidR="00CB5823">
        <w:t>Thes</w:t>
      </w:r>
      <w:r w:rsidR="00F30E65">
        <w:t>e</w:t>
      </w:r>
      <w:r w:rsidR="00CB5823">
        <w:t xml:space="preserve"> approaches </w:t>
      </w:r>
      <w:r w:rsidR="00425CD1">
        <w:t>provide</w:t>
      </w:r>
      <w:r w:rsidR="00532E3C">
        <w:t xml:space="preserve"> </w:t>
      </w:r>
      <w:r w:rsidR="00AF68E2">
        <w:t xml:space="preserve">valuable predictions of how signals </w:t>
      </w:r>
      <w:r w:rsidR="00F734CC">
        <w:t>propagate;</w:t>
      </w:r>
      <w:r w:rsidR="00AF68E2">
        <w:t xml:space="preserve"> </w:t>
      </w:r>
      <w:r w:rsidR="00D0101D">
        <w:t>however,</w:t>
      </w:r>
      <w:r w:rsidR="00AF68E2">
        <w:t xml:space="preserve"> </w:t>
      </w:r>
      <w:r w:rsidR="007E234F">
        <w:t xml:space="preserve">they </w:t>
      </w:r>
      <w:r w:rsidR="00AF68E2">
        <w:t>are limited in certain respects.</w:t>
      </w:r>
      <w:r w:rsidR="00425CD1">
        <w:t xml:space="preserve"> </w:t>
      </w:r>
      <w:r w:rsidR="00AF68E2">
        <w:t xml:space="preserve">Firstly, they are inaccurate in low volume spaces and in areas </w:t>
      </w:r>
      <w:r w:rsidR="00CB5823">
        <w:t xml:space="preserve">prone to </w:t>
      </w:r>
      <w:r w:rsidR="00AF68E2">
        <w:t>rapid ionic fluxes (e.g. dendritic spines)</w:t>
      </w:r>
      <w:r w:rsidR="002F7A04">
        <w:fldChar w:fldCharType="begin" w:fldLock="1"/>
      </w:r>
      <w:r w:rsidR="00133FC4">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3&lt;/sup&gt;","plainTextFormattedCitation":"3","previouslyFormattedCitation":"&lt;sup&gt;3&lt;/sup&gt;"},"properties":{"noteIndex":0},"schema":"https://github.com/citation-style-language/schema/raw/master/csl-citation.json"}</w:instrText>
      </w:r>
      <w:r w:rsidR="002F7A04">
        <w:fldChar w:fldCharType="separate"/>
      </w:r>
      <w:r w:rsidR="00133FC4" w:rsidRPr="00133FC4">
        <w:rPr>
          <w:noProof/>
          <w:vertAlign w:val="superscript"/>
        </w:rPr>
        <w:t>3</w:t>
      </w:r>
      <w:r w:rsidR="002F7A04">
        <w:fldChar w:fldCharType="end"/>
      </w:r>
      <w:r w:rsidR="002F7A04" w:rsidRPr="002F7A04">
        <w:rPr>
          <w:vertAlign w:val="superscript"/>
        </w:rPr>
        <w:t>,</w:t>
      </w:r>
      <w:r w:rsidR="002F7A04">
        <w:rPr>
          <w:vertAlign w:val="superscript"/>
        </w:rPr>
        <w:fldChar w:fldCharType="begin" w:fldLock="1"/>
      </w:r>
      <w:r w:rsidR="00133FC4">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rsidR="002F7A04">
        <w:rPr>
          <w:vertAlign w:val="superscript"/>
        </w:rPr>
        <w:fldChar w:fldCharType="separate"/>
      </w:r>
      <w:r w:rsidR="00133FC4" w:rsidRPr="00133FC4">
        <w:rPr>
          <w:noProof/>
          <w:vertAlign w:val="superscript"/>
        </w:rPr>
        <w:t>4</w:t>
      </w:r>
      <w:r w:rsidR="002F7A04">
        <w:rPr>
          <w:vertAlign w:val="superscript"/>
        </w:rPr>
        <w:fldChar w:fldCharType="end"/>
      </w:r>
      <w:r w:rsidR="00AF68E2">
        <w:t>, and secondly fail to account for impermeant anions.  Herein I propose constructing an electrodiffusion based multicompartmental neuronal model</w:t>
      </w:r>
      <w:r w:rsidR="001053FE">
        <w:t xml:space="preserve"> </w:t>
      </w:r>
      <w:r w:rsidR="00AF68E2">
        <w:t xml:space="preserve">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r w:rsidR="00CB5823">
        <w:t xml:space="preserve">. </w:t>
      </w:r>
      <w:proofErr w:type="gramStart"/>
      <w:r w:rsidR="00CB5823">
        <w:t>In particular</w:t>
      </w:r>
      <w:r w:rsidR="00997EE6">
        <w:t>,</w:t>
      </w:r>
      <w:r w:rsidR="00CB5823">
        <w:t xml:space="preserve"> I</w:t>
      </w:r>
      <w:proofErr w:type="gramEnd"/>
      <w:r w:rsidR="00CB5823">
        <w:t xml:space="preserve"> will determine whether impermeant anions can alter the isopotential status of neurons. I will also determine whether impermeant anions can alter the propagation of synaptic input, and possibly affect neuronal output. Finally</w:t>
      </w:r>
      <w:r w:rsidR="00997EE6">
        <w:t>,</w:t>
      </w:r>
      <w:r w:rsidR="00CB5823">
        <w:t xml:space="preserve"> I will</w:t>
      </w:r>
      <w:r w:rsidR="00AF68E2">
        <w:t xml:space="preserve"> probe how </w:t>
      </w:r>
      <w:r w:rsidR="00CB5823">
        <w:t xml:space="preserve">such alterations could play a role </w:t>
      </w:r>
      <w:r w:rsidR="00AF68E2">
        <w:t xml:space="preserve">in disease processes such as </w:t>
      </w:r>
      <w:r w:rsidR="008C1807">
        <w:t xml:space="preserve">epilepsy, </w:t>
      </w:r>
      <w:r w:rsidR="00AF68E2">
        <w:t xml:space="preserve">neurodegenerative disorders and cerebral oedema. This work will provide better theoretical descriptions of normal and pathological neuronal functioning and may provide avenues for therapeutic intervention. </w:t>
      </w:r>
    </w:p>
    <w:p w14:paraId="4DDC222E" w14:textId="304C4337"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r w:rsidR="00711226">
        <w:rPr>
          <w:b/>
          <w:bCs/>
          <w:sz w:val="28"/>
          <w:szCs w:val="22"/>
        </w:rPr>
        <w:t xml:space="preserve"> and their limitations</w:t>
      </w:r>
    </w:p>
    <w:p w14:paraId="47FB9164" w14:textId="5F206609" w:rsidR="002F6DB8" w:rsidRDefault="00997EE6" w:rsidP="001266A9">
      <w:pPr>
        <w:ind w:left="426"/>
      </w:pPr>
      <w:r>
        <w:t>Neurons are fundamental computational unit</w:t>
      </w:r>
      <w:r w:rsidR="005D6A4C">
        <w:t>s</w:t>
      </w:r>
      <w:r>
        <w:t xml:space="preserve"> of the brain. Electrical signals</w:t>
      </w:r>
      <w:r w:rsidR="005D6A4C">
        <w:t xml:space="preserve"> </w:t>
      </w:r>
      <w:r>
        <w:t xml:space="preserve">received by dendrites undergo arithmetic and non-arithmetic transformations while propagating </w:t>
      </w:r>
      <w:r w:rsidR="005D6A4C">
        <w:t>toward the</w:t>
      </w:r>
      <w:r>
        <w:t xml:space="preserve"> soma. If a threshold voltage is reached the neuron will produce an output </w:t>
      </w:r>
      <w:r w:rsidR="002F6DB8">
        <w:t>in the form of an</w:t>
      </w:r>
      <w:r>
        <w:t xml:space="preserve"> action potential which is transmitted </w:t>
      </w:r>
      <w:r w:rsidR="002F6DB8">
        <w:t>via its</w:t>
      </w:r>
      <w:r>
        <w:t xml:space="preserve"> axon.</w:t>
      </w:r>
      <w:r w:rsidR="002F6DB8">
        <w:t xml:space="preserve"> A detailed understanding of this process is essential to </w:t>
      </w:r>
      <w:r w:rsidR="007B751F">
        <w:t>fathoming</w:t>
      </w:r>
      <w:r w:rsidR="002F6DB8">
        <w:t xml:space="preserve"> how the brain performs its </w:t>
      </w:r>
      <w:r w:rsidR="007B751F">
        <w:t xml:space="preserve">marvellous and </w:t>
      </w:r>
      <w:r w:rsidR="002F6DB8">
        <w:t>complex functions.</w:t>
      </w:r>
    </w:p>
    <w:p w14:paraId="65560598" w14:textId="45E736CD" w:rsidR="000910CD" w:rsidRDefault="00977F92" w:rsidP="009E0CD4">
      <w:pPr>
        <w:ind w:left="426"/>
      </w:pPr>
      <w:r>
        <w:t>Numerous theoretical models attempt to mathematically and conceptually describe this process, the most prominent of which are equivalent circuit-based models and Cable Theory</w:t>
      </w:r>
      <w:r w:rsidR="00A7427A">
        <w:fldChar w:fldCharType="begin" w:fldLock="1"/>
      </w:r>
      <w:r w:rsidR="00133FC4">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5&lt;/sup&gt;","plainTextFormattedCitation":"5","previouslyFormattedCitation":"&lt;sup&gt;5&lt;/sup&gt;"},"properties":{"noteIndex":0},"schema":"https://github.com/citation-style-language/schema/raw/master/csl-citation.json"}</w:instrText>
      </w:r>
      <w:r w:rsidR="00A7427A">
        <w:fldChar w:fldCharType="separate"/>
      </w:r>
      <w:r w:rsidR="00133FC4" w:rsidRPr="00133FC4">
        <w:rPr>
          <w:noProof/>
          <w:vertAlign w:val="superscript"/>
        </w:rPr>
        <w:t>5</w:t>
      </w:r>
      <w:r w:rsidR="00A7427A">
        <w:fldChar w:fldCharType="end"/>
      </w:r>
      <w:r>
        <w:t>. In equivalent circuit-based models</w:t>
      </w:r>
      <w:r w:rsidR="00A7427A">
        <w:t>, cellular mechanisms which are involved in signal processing</w:t>
      </w:r>
      <w:r>
        <w:t xml:space="preserve"> </w:t>
      </w:r>
      <w:r w:rsidR="00A7427A">
        <w:t>in</w:t>
      </w:r>
      <w:r>
        <w:t xml:space="preserve"> the neuron are likened to electronic components in an electrical circuit. This work earned Hodgkin-Huxley the Nobel Prize for physiology in </w:t>
      </w:r>
      <w:r w:rsidR="00B8038B">
        <w:t xml:space="preserve">1963 as their model could accurately predict neural </w:t>
      </w:r>
      <w:r w:rsidR="0049218F">
        <w:t xml:space="preserve">outputs </w:t>
      </w:r>
      <w:r w:rsidR="00B8038B">
        <w:t xml:space="preserve">in the squid giant axon. </w:t>
      </w:r>
      <w:r w:rsidR="00A7427A">
        <w:t xml:space="preserve">Cable Theory extends </w:t>
      </w:r>
      <w:r w:rsidR="0049218F">
        <w:t>equivalent circuit models by</w:t>
      </w:r>
      <w:r w:rsidR="00A7427A">
        <w:t xml:space="preserve"> consider</w:t>
      </w:r>
      <w:r w:rsidR="0049218F">
        <w:t>ing</w:t>
      </w:r>
      <w:r w:rsidR="00A7427A">
        <w:t xml:space="preserve"> how the electrical signal attenuates as it propagates from the dendrite to the soma thus ensuring that dendritic diameter,</w:t>
      </w:r>
      <w:r w:rsidR="0049218F">
        <w:t xml:space="preserve"> dendritic</w:t>
      </w:r>
      <w:r w:rsidR="00A7427A">
        <w:t xml:space="preserve"> length, and intracellular axial resistance </w:t>
      </w:r>
      <w:r w:rsidR="0049218F">
        <w:t>are</w:t>
      </w:r>
      <w:r w:rsidR="00A7427A">
        <w:t xml:space="preserve"> accounted for.</w:t>
      </w:r>
      <w:r w:rsidR="00D02C5A">
        <w:t xml:space="preserve"> </w:t>
      </w:r>
    </w:p>
    <w:p w14:paraId="59F6F5A5" w14:textId="0AF62229" w:rsidR="00DA5C4C" w:rsidRDefault="004D32B6" w:rsidP="00DA5C4C">
      <w:pPr>
        <w:ind w:left="426"/>
      </w:pPr>
      <w:r>
        <w:t xml:space="preserve">There are however instances where equivalent circuit models and Cable Theory do not provide good descriptions due to </w:t>
      </w:r>
      <w:r w:rsidR="00191E21">
        <w:t xml:space="preserve">their </w:t>
      </w:r>
      <w:r>
        <w:t xml:space="preserve">inherent </w:t>
      </w:r>
      <w:r w:rsidR="00191E21">
        <w:t>limitations</w:t>
      </w:r>
      <w:r>
        <w:t>.</w:t>
      </w:r>
      <w:r w:rsidR="00517213">
        <w:t xml:space="preserve"> </w:t>
      </w:r>
      <w:r w:rsidR="00191E21">
        <w:t>One</w:t>
      </w:r>
      <w:r w:rsidR="000434F1">
        <w:t xml:space="preserve"> major </w:t>
      </w:r>
      <w:r w:rsidR="00191E21">
        <w:t>limitation</w:t>
      </w:r>
      <w:r w:rsidR="000434F1">
        <w:t xml:space="preserve"> of </w:t>
      </w:r>
      <w:r w:rsidR="00517213">
        <w:t xml:space="preserve">Cable Theory </w:t>
      </w:r>
      <w:r w:rsidR="000434F1">
        <w:t xml:space="preserve">is that it </w:t>
      </w:r>
      <w:r w:rsidR="00517213">
        <w:t>considers the equilibrium potential of each ion</w:t>
      </w:r>
      <w:r w:rsidR="009D6793">
        <w:t>ic</w:t>
      </w:r>
      <w:r w:rsidR="00517213">
        <w:t xml:space="preserve"> species as </w:t>
      </w:r>
      <w:r w:rsidR="007E234F">
        <w:t>being</w:t>
      </w:r>
      <w:r w:rsidR="00517213">
        <w:t xml:space="preserve"> constant </w:t>
      </w:r>
      <w:r w:rsidR="00517213">
        <w:fldChar w:fldCharType="begin" w:fldLock="1"/>
      </w:r>
      <w:r w:rsidR="00703A11">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6&lt;/sup&gt;","plainTextFormattedCitation":"6","previouslyFormattedCitation":"&lt;sup&gt;8&lt;/sup&gt;"},"properties":{"noteIndex":0},"schema":"https://github.com/citation-style-language/schema/raw/master/csl-citation.json"}</w:instrText>
      </w:r>
      <w:r w:rsidR="00517213">
        <w:fldChar w:fldCharType="separate"/>
      </w:r>
      <w:r w:rsidR="00703A11" w:rsidRPr="00703A11">
        <w:rPr>
          <w:noProof/>
          <w:vertAlign w:val="superscript"/>
        </w:rPr>
        <w:t>6</w:t>
      </w:r>
      <w:r w:rsidR="00517213">
        <w:fldChar w:fldCharType="end"/>
      </w:r>
      <w:r w:rsidR="00517213">
        <w:t xml:space="preserve">. </w:t>
      </w:r>
      <w:r w:rsidR="000434F1">
        <w:t xml:space="preserve">Across large spatial scales </w:t>
      </w:r>
      <w:r w:rsidR="00517213">
        <w:t xml:space="preserve">the reversal potentials </w:t>
      </w:r>
      <w:r w:rsidR="007E234F">
        <w:t>are relatively stable</w:t>
      </w:r>
      <w:r w:rsidR="00517213">
        <w:t xml:space="preserve">, thus the assumption that </w:t>
      </w:r>
      <w:r w:rsidR="007E234F">
        <w:t xml:space="preserve">the transmembrane concentration gradient of each </w:t>
      </w:r>
      <w:r w:rsidR="00517213">
        <w:t>ion can be considere</w:t>
      </w:r>
      <w:r w:rsidR="007E234F">
        <w:t>d</w:t>
      </w:r>
      <w:r w:rsidR="00517213">
        <w:t xml:space="preserve"> constant is relatively sound</w:t>
      </w:r>
      <w:r w:rsidR="000434F1">
        <w:t xml:space="preserve"> and provides similar predictions as can be gathered from experiment</w:t>
      </w:r>
      <w:r w:rsidR="000434F1">
        <w:fldChar w:fldCharType="begin" w:fldLock="1"/>
      </w:r>
      <w:r w:rsidR="00703A11">
        <w:instrText xml:space="preserve">ADDIN CSL_CITATION {"citationItems":[{"id":"ITEM-1","itemData":{"DOI":"10.1016/j.cell.2015.09.029","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703A11">
        <w:rPr>
          <w:rFonts w:ascii="Cambria Math" w:hAnsi="Cambria Math" w:cs="Cambria Math"/>
        </w:rPr>
        <w:instrText>∼</w:instrText>
      </w:r>
      <w:r w:rsidR="00703A11">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703A11">
        <w:rPr>
          <w:rFonts w:ascii="Cambria Math" w:hAnsi="Cambria Math" w:cs="Cambria Math"/>
        </w:rPr>
        <w:instrText>∼</w:instrText>
      </w:r>
      <w:r w:rsidR="00703A11">
        <w:instrText xml:space="preserve">8 million connections with </w:instrText>
      </w:r>
      <w:r w:rsidR="00703A11">
        <w:rPr>
          <w:rFonts w:ascii="Cambria Math" w:hAnsi="Cambria Math" w:cs="Cambria Math"/>
        </w:rPr>
        <w:instrText>∼</w:instrText>
      </w:r>
      <w:r w:rsidR="00703A11">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1","issue":"2","issued":{"date-parts":[["2015"]]},"page":"456-492","title":"Reconstruction and Simulation of Neocortical Microcircuitry","type":"article-journal","volume":"163"},"uris":["http://www.mendeley.com/documents/?uuid=354b9a86-4883-4ff4-966e-ae0602a4e872"]}],"mendeley":{"formattedCitation":"&lt;sup&gt;7&lt;/sup&gt;","plainTextFormattedCitation":"7","previouslyFormattedCitation":"&lt;sup&gt;9&lt;/sup&gt;"},"properties":{"noteIndex":0},"schema":"https://github.com/citation-style-language/schema/raw/master/csl-citation.json"}</w:instrText>
      </w:r>
      <w:r w:rsidR="000434F1">
        <w:fldChar w:fldCharType="separate"/>
      </w:r>
      <w:r w:rsidR="00703A11" w:rsidRPr="00703A11">
        <w:rPr>
          <w:noProof/>
          <w:vertAlign w:val="superscript"/>
        </w:rPr>
        <w:t>7</w:t>
      </w:r>
      <w:r w:rsidR="000434F1">
        <w:fldChar w:fldCharType="end"/>
      </w:r>
      <w:r w:rsidR="000434F1">
        <w:t>.</w:t>
      </w:r>
      <w:r w:rsidR="00517213">
        <w:t xml:space="preserve"> In </w:t>
      </w:r>
      <w:r w:rsidR="00517213">
        <w:lastRenderedPageBreak/>
        <w:t xml:space="preserve">smaller spaces however, such as in dendritic spines, there are rapid ionic fluxes within a compartment. Therefore, the ionic reversal potentials </w:t>
      </w:r>
      <w:r w:rsidR="007E234F">
        <w:t>can</w:t>
      </w:r>
      <w:r w:rsidR="00517213">
        <w:t xml:space="preserve"> fluctuate. In such instances modelling ionic </w:t>
      </w:r>
      <w:r w:rsidR="007E234F">
        <w:t>reversal potentials</w:t>
      </w:r>
      <w:r w:rsidR="00517213">
        <w:t xml:space="preserve"> as a constant parameter is inappropriate</w:t>
      </w:r>
      <w:r w:rsidR="000434F1">
        <w:t>.</w:t>
      </w:r>
      <w:r w:rsidR="00DA5C4C">
        <w:t xml:space="preserve"> </w:t>
      </w:r>
    </w:p>
    <w:p w14:paraId="2C43E833" w14:textId="56C8A5AB" w:rsidR="00DA5C4C" w:rsidRDefault="00DA5C4C" w:rsidP="00DA5C4C">
      <w:pPr>
        <w:ind w:left="426"/>
      </w:pPr>
      <w:r w:rsidRPr="00CB3022">
        <w:t xml:space="preserve">A </w:t>
      </w:r>
      <w:r>
        <w:t>second</w:t>
      </w:r>
      <w:r w:rsidRPr="00CB3022">
        <w:t xml:space="preserve"> limitation of traditional neural models is that they do not appreciate the role of impermeant anions in signal processing</w:t>
      </w:r>
      <w:r>
        <w:t xml:space="preserve">. Impermeant anions are negatively charged </w:t>
      </w:r>
      <w:r w:rsidR="00BE36DF">
        <w:t>molecules</w:t>
      </w:r>
      <w:r w:rsidR="00BE36DF">
        <w:rPr>
          <w:color w:val="000000" w:themeColor="text1"/>
        </w:rPr>
        <w:t xml:space="preserve"> (</w:t>
      </w:r>
      <w:r w:rsidR="00A32376">
        <w:rPr>
          <w:color w:val="000000" w:themeColor="text1"/>
        </w:rPr>
        <w:t xml:space="preserve">e.g. </w:t>
      </w:r>
      <w:r w:rsidR="00A32376">
        <w:t>proteins, nucleic acids, metabolites etc.)</w:t>
      </w:r>
      <w:r w:rsidR="00A142DC">
        <w:t xml:space="preserve"> </w:t>
      </w:r>
      <w:r w:rsidR="00826C57">
        <w:t>existing</w:t>
      </w:r>
      <w:r>
        <w:t xml:space="preserve"> inside or outside of cells, but which cannot traverse the cell membrane. Such molecules contribute to the electrical and osmotic properties of the neuron but their role in the signal propagation is under investigated and remains unknown.  </w:t>
      </w:r>
    </w:p>
    <w:p w14:paraId="0FFA9EE8" w14:textId="4206C530" w:rsidR="00DA5C4C" w:rsidRPr="00AC6775" w:rsidRDefault="00DA5C4C" w:rsidP="00DA5C4C">
      <w:pPr>
        <w:ind w:left="426"/>
      </w:pPr>
      <w:r>
        <w:t>When impermeant anions are added to a multicompartmental model, a third limitation may occur. That is, in Cable Theory individual compartments are considered isopotential (equal membrane potential)</w:t>
      </w:r>
      <w:r>
        <w:fldChar w:fldCharType="begin" w:fldLock="1"/>
      </w:r>
      <w:r>
        <w:instrText>ADDIN CSL_CITATION {"citationItems":[{"id":"ITEM-1","itemData":{"ISBN":"9780387758466","author":[{"dropping-particle":"","family":"Keener","given":"James","non-dropping-particle":"","parse-names":false,"suffix":""},{"dropping-particle":"","family":"Sneyd","given":"James","non-dropping-particle":"","parse-names":false,"suffix":""}],"id":"ITEM-1","issued":{"date-parts":[["2009"]]},"title":"Mathematical Physiology I: Cellular Physiology 2nd Edition","type":"book"},"uris":["http://www.mendeley.com/documents/?uuid=6b66b5ac-c95b-4005-80a6-822ae2ae39a0"]}],"mendeley":{"formattedCitation":"&lt;sup&gt;8&lt;/sup&gt;","plainTextFormattedCitation":"8"},"properties":{"noteIndex":0},"schema":"https://github.com/citation-style-language/schema/raw/master/csl-citation.json"}</w:instrText>
      </w:r>
      <w:r>
        <w:fldChar w:fldCharType="separate"/>
      </w:r>
      <w:r w:rsidRPr="00703A11">
        <w:rPr>
          <w:noProof/>
          <w:vertAlign w:val="superscript"/>
        </w:rPr>
        <w:t>8</w:t>
      </w:r>
      <w:r>
        <w:fldChar w:fldCharType="end"/>
      </w:r>
      <w:r>
        <w:t xml:space="preserve">. By adding impermeant anions with different average charge in the various compartments it is likely they will become non-isopotential. If the neuron was indeed non-isopotential, this might have implications on the signal propagation properties of the neuron, although this is not yet known. </w:t>
      </w:r>
    </w:p>
    <w:p w14:paraId="3669B2BC" w14:textId="2D7984F4" w:rsidR="00DA5C4C" w:rsidRDefault="00D0101D" w:rsidP="00DA5C4C">
      <w:pPr>
        <w:ind w:left="426"/>
      </w:pPr>
      <w:r>
        <w:t>In my thesis</w:t>
      </w:r>
      <w:r w:rsidR="00DA5C4C">
        <w:t xml:space="preserve"> </w:t>
      </w:r>
      <w:r>
        <w:t xml:space="preserve">I propose creating an </w:t>
      </w:r>
      <w:r w:rsidR="00DA5C4C">
        <w:t>electrodiffusion based model</w:t>
      </w:r>
      <w:r>
        <w:t xml:space="preserve"> (Objective 1) to evaluate</w:t>
      </w:r>
      <w:r w:rsidR="00DA5C4C">
        <w:t xml:space="preserve"> </w:t>
      </w:r>
      <w:r>
        <w:t xml:space="preserve">whether </w:t>
      </w:r>
      <w:r w:rsidR="00DA5C4C">
        <w:t>the assumption of isopotentiality is valid when impermeant anions of different valences are placed in vari</w:t>
      </w:r>
      <w:r>
        <w:t>ou</w:t>
      </w:r>
      <w:r w:rsidR="00DA5C4C">
        <w:t>s compartments</w:t>
      </w:r>
      <w:r>
        <w:t xml:space="preserve"> (Objective 2)</w:t>
      </w:r>
      <w:r w:rsidR="00DA5C4C">
        <w:t xml:space="preserve">. </w:t>
      </w:r>
      <w:r>
        <w:t>Furthermore, I plan to probe th</w:t>
      </w:r>
      <w:r w:rsidR="00DA5C4C">
        <w:t>e</w:t>
      </w:r>
      <w:r w:rsidR="002320DA">
        <w:t xml:space="preserve"> possible</w:t>
      </w:r>
      <w:r w:rsidR="00DA5C4C">
        <w:t xml:space="preserve"> role impermeant anions</w:t>
      </w:r>
      <w:r>
        <w:t xml:space="preserve"> </w:t>
      </w:r>
      <w:r w:rsidR="00DA5C4C">
        <w:t>play in excitatory and inhibitory signal propagation</w:t>
      </w:r>
      <w:r>
        <w:t xml:space="preserve"> (Objective 3) and</w:t>
      </w:r>
      <w:r w:rsidR="00DA5C4C">
        <w:t xml:space="preserve"> action potential generation</w:t>
      </w:r>
      <w:r>
        <w:t xml:space="preserve"> (Objective 4)</w:t>
      </w:r>
      <w:r w:rsidR="00DA5C4C">
        <w:t xml:space="preserve">. </w:t>
      </w:r>
      <w:r>
        <w:t>Lastly, I</w:t>
      </w:r>
      <w:r w:rsidR="00DA5C4C">
        <w:t xml:space="preserve"> will relate these findings to </w:t>
      </w:r>
      <w:r>
        <w:t xml:space="preserve">known </w:t>
      </w:r>
      <w:r w:rsidR="00DA5C4C">
        <w:t>disease processes</w:t>
      </w:r>
      <w:r>
        <w:t xml:space="preserve"> (Objective 5)</w:t>
      </w:r>
      <w:r w:rsidR="00DA5C4C">
        <w:t>.</w:t>
      </w:r>
    </w:p>
    <w:p w14:paraId="71184EBE" w14:textId="77777777" w:rsidR="00A142DC" w:rsidRPr="00AC1E87" w:rsidRDefault="00A142DC" w:rsidP="00A142DC">
      <w:pPr>
        <w:rPr>
          <w:b/>
          <w:bCs/>
          <w:color w:val="000000" w:themeColor="text1"/>
          <w:sz w:val="28"/>
          <w:szCs w:val="22"/>
        </w:rPr>
      </w:pPr>
      <w:r w:rsidRPr="00AC1E87">
        <w:rPr>
          <w:b/>
          <w:bCs/>
          <w:color w:val="000000" w:themeColor="text1"/>
          <w:sz w:val="28"/>
          <w:szCs w:val="22"/>
        </w:rPr>
        <w:t xml:space="preserve">Electrodiffusion based models </w:t>
      </w:r>
    </w:p>
    <w:p w14:paraId="4C91C0FD" w14:textId="03AF76AE" w:rsidR="00A142DC" w:rsidRPr="00D231F2" w:rsidRDefault="002320DA" w:rsidP="00A142DC">
      <w:pPr>
        <w:ind w:left="426"/>
        <w:rPr>
          <w:b/>
          <w:bCs/>
        </w:rPr>
      </w:pPr>
      <w:r>
        <w:t>A</w:t>
      </w:r>
      <w:r w:rsidR="00A142DC">
        <w:t xml:space="preserve">n electrodiffusion based approach </w:t>
      </w:r>
      <w:r>
        <w:t>is necessary to evaluate the influence of impermeant anions on neural signal processing.</w:t>
      </w:r>
      <w:r w:rsidR="00A142DC">
        <w:t xml:space="preserve"> </w:t>
      </w:r>
      <w:r w:rsidR="00A142DC">
        <w:t>Electrodiffusion, calculated with the Nernst-Plank equation, encompasses ionic movement resulting from electric fields (drift), as well as the movement of ions along their concentration gradients (diffusion)</w:t>
      </w:r>
      <w:r w:rsidR="00871F27" w:rsidRPr="00871F27">
        <w:t xml:space="preserve"> </w:t>
      </w:r>
      <w:r w:rsidR="00871F27">
        <w:fldChar w:fldCharType="begin" w:fldLock="1"/>
      </w:r>
      <w:r w:rsidR="00871F27">
        <w:instrText xml:space="preserve">ADDIN CSL_CITATION {"citationItems":[{"id":"ITEM-1","itemData":{"DOI":"10.1007/BF00217656","ISSN":"03401200","abstract":"The Nernst-Planck equation for electrodiffusion was applied to axons, dendrites and spines. For thick processes (1 </w:instrText>
      </w:r>
      <w:r w:rsidR="00871F27">
        <w:rPr>
          <w:rFonts w:hint="eastAsia"/>
        </w:rPr>
        <w:instrText>μ</w:instrText>
      </w:r>
      <w:r w:rsidR="00871F27">
        <w:instrText xml:space="preserve">m) the results of computer simulation agreed accurately with the cable model for passive conduction and for propagating action potentials. For thin processes (0.1 </w:instrText>
      </w:r>
      <w:r w:rsidR="00871F27">
        <w:rPr>
          <w:rFonts w:hint="eastAsia"/>
        </w:rPr>
        <w:instrText>μ</w:instrText>
      </w:r>
      <w:r w:rsidR="00871F27">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rsidR="00871F27">
        <w:fldChar w:fldCharType="separate"/>
      </w:r>
      <w:r w:rsidR="00871F27" w:rsidRPr="00703A11">
        <w:rPr>
          <w:noProof/>
          <w:vertAlign w:val="superscript"/>
        </w:rPr>
        <w:t>9</w:t>
      </w:r>
      <w:r w:rsidR="00871F27">
        <w:fldChar w:fldCharType="end"/>
      </w:r>
      <w:r w:rsidR="00871F27">
        <w:fldChar w:fldCharType="begin" w:fldLock="1"/>
      </w:r>
      <w:r w:rsidR="00871F27">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10&lt;/sup&gt;","plainTextFormattedCitation":"10","previouslyFormattedCitation":"&lt;sup&gt;11&lt;/sup&gt;"},"properties":{"noteIndex":0},"schema":"https://github.com/citation-style-language/schema/raw/master/csl-citation.json"}</w:instrText>
      </w:r>
      <w:r w:rsidR="00871F27">
        <w:fldChar w:fldCharType="separate"/>
      </w:r>
      <w:r w:rsidR="00871F27" w:rsidRPr="00703A11">
        <w:rPr>
          <w:noProof/>
          <w:vertAlign w:val="superscript"/>
        </w:rPr>
        <w:t>10</w:t>
      </w:r>
      <w:r w:rsidR="00871F27">
        <w:fldChar w:fldCharType="end"/>
      </w:r>
      <w:r w:rsidR="00871F27" w:rsidRPr="00E27A40">
        <w:rPr>
          <w:vertAlign w:val="superscript"/>
        </w:rPr>
        <w:t>,</w:t>
      </w:r>
      <w:r w:rsidR="00871F27">
        <w:rPr>
          <w:vertAlign w:val="superscript"/>
        </w:rPr>
        <w:fldChar w:fldCharType="begin" w:fldLock="1"/>
      </w:r>
      <w:r w:rsidR="00871F27">
        <w:rPr>
          <w:vertAlign w:val="superscript"/>
        </w:rPr>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10&lt;/sup&gt;","plainTextFormattedCitation":"10","previouslyFormattedCitation":"&lt;sup&gt;11&lt;/sup&gt;"},"properties":{"noteIndex":0},"schema":"https://github.com/citation-style-language/schema/raw/master/csl-citation.json"}</w:instrText>
      </w:r>
      <w:r w:rsidR="00871F27">
        <w:rPr>
          <w:vertAlign w:val="superscript"/>
        </w:rPr>
        <w:fldChar w:fldCharType="separate"/>
      </w:r>
      <w:r w:rsidR="00871F27" w:rsidRPr="00703A11">
        <w:rPr>
          <w:noProof/>
          <w:vertAlign w:val="superscript"/>
        </w:rPr>
        <w:t>10</w:t>
      </w:r>
      <w:r w:rsidR="00871F27">
        <w:rPr>
          <w:vertAlign w:val="superscript"/>
        </w:rPr>
        <w:fldChar w:fldCharType="end"/>
      </w:r>
      <w:r w:rsidR="00871F27">
        <w:rPr>
          <w:vertAlign w:val="superscript"/>
        </w:rPr>
        <w:t>,</w:t>
      </w:r>
      <w:r w:rsidR="00871F27">
        <w:fldChar w:fldCharType="begin" w:fldLock="1"/>
      </w:r>
      <w:r w:rsidR="00871F27">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2&lt;/sup&gt;"},"properties":{"noteIndex":0},"schema":"https://github.com/citation-style-language/schema/raw/master/csl-citation.json"}</w:instrText>
      </w:r>
      <w:r w:rsidR="00871F27">
        <w:fldChar w:fldCharType="separate"/>
      </w:r>
      <w:r w:rsidR="00871F27" w:rsidRPr="00703A11">
        <w:rPr>
          <w:noProof/>
          <w:vertAlign w:val="superscript"/>
        </w:rPr>
        <w:t>11</w:t>
      </w:r>
      <w:r w:rsidR="00871F27">
        <w:fldChar w:fldCharType="end"/>
      </w:r>
      <w:r w:rsidR="00A142DC">
        <w:t xml:space="preserve">. Incorporating these two aspects simultaneously in discrete spatiotemporal locations allows ionic reversal potentials to be dynamic and hence addresses the first limitation of </w:t>
      </w:r>
      <w:r w:rsidR="00A142DC" w:rsidRPr="00A255DE">
        <w:rPr>
          <w:i/>
          <w:iCs/>
        </w:rPr>
        <w:t>‘traditional’</w:t>
      </w:r>
      <w:r w:rsidR="00A142DC">
        <w:t xml:space="preserve"> neural models.  Al</w:t>
      </w:r>
      <w:r w:rsidR="00871F27">
        <w:t>an</w:t>
      </w:r>
      <w:r w:rsidR="00A142DC">
        <w:t xml:space="preserve"> Hodgkin, one of the pioneers in the field of neuronal modelling, makes the following analogy: “</w:t>
      </w:r>
      <w:r w:rsidR="00A142DC" w:rsidRPr="00923AA2">
        <w:rPr>
          <w:i/>
          <w:iCs/>
        </w:rPr>
        <w:t xml:space="preserve">diffusion is like a hopping flea… electrodiffusion is like a flea that is hopping in a breeze” </w:t>
      </w:r>
      <w:r w:rsidR="00A142DC" w:rsidRPr="0027313B">
        <w:t xml:space="preserve"> </w:t>
      </w:r>
      <w:r w:rsidR="00A142DC" w:rsidRPr="0027313B">
        <w:fldChar w:fldCharType="begin" w:fldLock="1"/>
      </w:r>
      <w:r w:rsidR="00A142DC">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2&lt;/sup&gt;","plainTextFormattedCitation":"12","previouslyFormattedCitation":"&lt;sup&gt;13&lt;/sup&gt;"},"properties":{"noteIndex":0},"schema":"https://github.com/citation-style-language/schema/raw/master/csl-citation.json"}</w:instrText>
      </w:r>
      <w:r w:rsidR="00A142DC" w:rsidRPr="0027313B">
        <w:fldChar w:fldCharType="separate"/>
      </w:r>
      <w:r w:rsidR="00A142DC" w:rsidRPr="00703A11">
        <w:rPr>
          <w:noProof/>
          <w:vertAlign w:val="superscript"/>
        </w:rPr>
        <w:t>12</w:t>
      </w:r>
      <w:r w:rsidR="00A142DC" w:rsidRPr="0027313B">
        <w:fldChar w:fldCharType="end"/>
      </w:r>
      <w:r w:rsidR="00A142DC" w:rsidRPr="00923AA2">
        <w:rPr>
          <w:i/>
          <w:iCs/>
        </w:rPr>
        <w:t xml:space="preserve">. </w:t>
      </w:r>
      <w:r w:rsidR="00A142DC">
        <w:t xml:space="preserve">A detailed understanding of both the electrochemical diffusive properties of ions and the respective electric fields </w:t>
      </w:r>
      <w:r w:rsidR="00A142DC" w:rsidRPr="00D231F2">
        <w:rPr>
          <w:i/>
          <w:iCs/>
        </w:rPr>
        <w:t>(“breeze”)</w:t>
      </w:r>
      <w:r w:rsidR="00A142DC">
        <w:rPr>
          <w:i/>
          <w:iCs/>
        </w:rPr>
        <w:t xml:space="preserve"> </w:t>
      </w:r>
      <w:r w:rsidR="00A142DC">
        <w:t>which surround them is therefore needed to model this phenomenon.</w:t>
      </w:r>
    </w:p>
    <w:p w14:paraId="0EA58E64" w14:textId="77777777" w:rsidR="00A142DC" w:rsidRDefault="00A142DC" w:rsidP="00A142DC">
      <w:pPr>
        <w:ind w:left="426"/>
      </w:pPr>
      <w:r>
        <w:t>A recent review of Electrodiffusion by Savtchenko et al.</w:t>
      </w:r>
      <w:r>
        <w:fldChar w:fldCharType="begin" w:fldLock="1"/>
      </w:r>
      <w: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fldChar w:fldCharType="separate"/>
      </w:r>
      <w:r w:rsidRPr="00133FC4">
        <w:rPr>
          <w:noProof/>
          <w:vertAlign w:val="superscript"/>
        </w:rPr>
        <w:t>4</w:t>
      </w:r>
      <w:r>
        <w:fldChar w:fldCharType="end"/>
      </w:r>
      <w:r>
        <w:t xml:space="preserve">  distinguishes three major sources of electric fields. Firstly, fields as a result of electric current flow also referred to local field potentials or extracellular currents. Such currents are not accounted for in Cable Theory. Secondly, fields occurring due to the heterogeneity in the distribution of membrane ion channels causing net submembrane currents, and thirdly, fields across the synaptic cleft. In electrodiffusion ionic currents affect the field, and likewise, the electric field affects ionic currents. </w:t>
      </w:r>
    </w:p>
    <w:p w14:paraId="00545C10" w14:textId="77777777" w:rsidR="00A142DC" w:rsidRDefault="00A142DC" w:rsidP="00A142DC">
      <w:pPr>
        <w:ind w:left="426"/>
      </w:pPr>
      <w:r>
        <w:lastRenderedPageBreak/>
        <w:t>Calculating the detailed interaction between the field and current allows for the simultaneous and precise determination of ionic concentrations at discrete moments in space and time</w:t>
      </w:r>
      <w:r>
        <w:fldChar w:fldCharType="begin" w:fldLock="1"/>
      </w:r>
      <w:r>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2&lt;/sup&gt;"},"properties":{"noteIndex":0},"schema":"https://github.com/citation-style-language/schema/raw/master/csl-citation.json"}</w:instrText>
      </w:r>
      <w:r>
        <w:fldChar w:fldCharType="separate"/>
      </w:r>
      <w:r w:rsidRPr="00703A11">
        <w:rPr>
          <w:noProof/>
          <w:vertAlign w:val="superscript"/>
        </w:rPr>
        <w:t>11</w:t>
      </w:r>
      <w:r>
        <w:fldChar w:fldCharType="end"/>
      </w:r>
      <w:r>
        <w:t>; such dynamic values are not accessible in Cable Theory. Qian and Sejnowski</w:t>
      </w:r>
      <w:r>
        <w:fldChar w:fldCharType="begin" w:fldLock="1"/>
      </w:r>
      <w:r>
        <w:instrText xml:space="preserve">ADDIN CSL_CITATION {"citationItems":[{"id":"ITEM-1","itemData":{"DOI":"10.1007/BF00217656","ISSN":"03401200","abstract":"The Nernst-Planck equation for electrodiffusion was applied to axons, dendrites and spines. For thick processes (1 </w:instrText>
      </w:r>
      <w:r>
        <w:rPr>
          <w:rFonts w:hint="eastAsia"/>
        </w:rPr>
        <w:instrText>μ</w:instrText>
      </w:r>
      <w:r>
        <w:instrText xml:space="preserve">m) the results of computer simulation agreed accurately with the cable model for passive conduction and for propagating action potentials. For thin processes (0.1 </w:instrText>
      </w:r>
      <w:r>
        <w:rPr>
          <w:rFonts w:hint="eastAsia"/>
        </w:rPr>
        <w:instrText>μ</w:instrText>
      </w:r>
      <w:r>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fldChar w:fldCharType="separate"/>
      </w:r>
      <w:r w:rsidRPr="00703A11">
        <w:rPr>
          <w:noProof/>
          <w:vertAlign w:val="superscript"/>
        </w:rPr>
        <w:t>9</w:t>
      </w:r>
      <w:r>
        <w:fldChar w:fldCharType="end"/>
      </w:r>
      <w:r>
        <w:t xml:space="preserve"> developed one of the first electrodiffusion based models and compared it to Cable Theory. They found that in settings of rapid ionic flux and thin dendritic processes (&lt;0.1 um) significant errors were made in the predictions of membrane potentials and concentrations when the Cable Theory was used relative to their one-dimensional electrodiffusion based model. </w:t>
      </w:r>
    </w:p>
    <w:p w14:paraId="3F5C7B19" w14:textId="77777777" w:rsidR="00A142DC" w:rsidRDefault="00A142DC" w:rsidP="00A142DC">
      <w:pPr>
        <w:ind w:left="426"/>
      </w:pPr>
      <w:r>
        <w:t>Another finding by Qian and Sejnowski</w:t>
      </w:r>
      <w:r>
        <w:fldChar w:fldCharType="begin" w:fldLock="1"/>
      </w:r>
      <w:r>
        <w:instrText xml:space="preserve">ADDIN CSL_CITATION {"citationItems":[{"id":"ITEM-1","itemData":{"DOI":"10.1007/BF00217656","ISSN":"03401200","abstract":"The Nernst-Planck equation for electrodiffusion was applied to axons, dendrites and spines. For thick processes (1 </w:instrText>
      </w:r>
      <w:r>
        <w:rPr>
          <w:rFonts w:hint="eastAsia"/>
        </w:rPr>
        <w:instrText>μ</w:instrText>
      </w:r>
      <w:r>
        <w:instrText xml:space="preserve">m) the results of computer simulation agreed accurately with the cable model for passive conduction and for propagating action potentials. For thin processes (0.1 </w:instrText>
      </w:r>
      <w:r>
        <w:rPr>
          <w:rFonts w:hint="eastAsia"/>
        </w:rPr>
        <w:instrText>μ</w:instrText>
      </w:r>
      <w:r>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fldChar w:fldCharType="separate"/>
      </w:r>
      <w:r w:rsidRPr="00703A11">
        <w:rPr>
          <w:noProof/>
          <w:vertAlign w:val="superscript"/>
        </w:rPr>
        <w:t>9</w:t>
      </w:r>
      <w:r>
        <w:fldChar w:fldCharType="end"/>
      </w:r>
      <w:r>
        <w:t xml:space="preserve"> provides further evidence that electrodiffusion based models can help advance neuroscientific theory. They showed that due to electro-diffusive properties inhibitory inputs which synapse on dendritic spines are ineffective. This provides a partial explanation to the mystery of why most synaptic input onto spines is excitatory. Savtchenko et al</w:t>
      </w:r>
      <w:r>
        <w:fldChar w:fldCharType="begin" w:fldLock="1"/>
      </w:r>
      <w: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fldChar w:fldCharType="separate"/>
      </w:r>
      <w:r w:rsidRPr="00133FC4">
        <w:rPr>
          <w:noProof/>
          <w:vertAlign w:val="superscript"/>
        </w:rPr>
        <w:t>4</w:t>
      </w:r>
      <w:r>
        <w:fldChar w:fldCharType="end"/>
      </w:r>
      <w:r>
        <w:t xml:space="preserve"> also speculate that electro-diffusive phenomena influence synaptic plasticity at dendritic spines</w:t>
      </w:r>
      <w:r>
        <w:fldChar w:fldCharType="begin" w:fldLock="1"/>
      </w:r>
      <w:r>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3&lt;/sup&gt;","plainTextFormattedCitation":"13","previouslyFormattedCitation":"&lt;sup&gt;14&lt;/sup&gt;"},"properties":{"noteIndex":0},"schema":"https://github.com/citation-style-language/schema/raw/master/csl-citation.json"}</w:instrText>
      </w:r>
      <w:r>
        <w:fldChar w:fldCharType="separate"/>
      </w:r>
      <w:r w:rsidRPr="00703A11">
        <w:rPr>
          <w:noProof/>
          <w:vertAlign w:val="superscript"/>
        </w:rPr>
        <w:t>13</w:t>
      </w:r>
      <w:r>
        <w:fldChar w:fldCharType="end"/>
      </w:r>
      <w:r>
        <w:t>.</w:t>
      </w:r>
    </w:p>
    <w:p w14:paraId="0FBABDF3" w14:textId="46EC661F" w:rsidR="00DF03F9" w:rsidRDefault="00A142DC" w:rsidP="00DF03F9">
      <w:pPr>
        <w:ind w:left="426"/>
      </w:pPr>
      <w:r>
        <w:t xml:space="preserve">Despite the promises of electrodiffusion based models, modelling in this highly dynamic, non-linear and intricate fashion requires significant computational power. This stumbling block prevented neuroscientists from adopting electrodiffusion models, however with the computational resources now publicly available, the computations involved can be performed in a few hours as opposed to days or weeks. </w:t>
      </w:r>
      <w:r w:rsidR="00DF03F9">
        <w:t>The</w:t>
      </w:r>
      <w:r>
        <w:t xml:space="preserve"> rapid development in computing power</w:t>
      </w:r>
      <w:r w:rsidR="00DF03F9">
        <w:t xml:space="preserve"> which enables electrodiffusion based modelling has opened the door for neuroscientists to </w:t>
      </w:r>
      <w:r w:rsidR="00A32376">
        <w:t xml:space="preserve">properly </w:t>
      </w:r>
      <w:r w:rsidR="00DF03F9">
        <w:t>explore the influences of impermeant anions</w:t>
      </w:r>
      <w:r w:rsidR="00A32376">
        <w:t xml:space="preserve"> on neural signalling</w:t>
      </w:r>
      <w:r w:rsidR="00DF03F9">
        <w:t xml:space="preserve">  </w:t>
      </w:r>
    </w:p>
    <w:p w14:paraId="2E70F43B" w14:textId="21D26544" w:rsidR="00F734CC" w:rsidRPr="00143959" w:rsidRDefault="00871F27" w:rsidP="00F734CC">
      <w:pPr>
        <w:rPr>
          <w:b/>
          <w:bCs/>
          <w:color w:val="000000" w:themeColor="text1"/>
          <w:sz w:val="28"/>
          <w:szCs w:val="22"/>
        </w:rPr>
      </w:pPr>
      <w:r>
        <w:rPr>
          <w:b/>
          <w:bCs/>
          <w:color w:val="000000" w:themeColor="text1"/>
          <w:sz w:val="28"/>
          <w:szCs w:val="22"/>
        </w:rPr>
        <w:t>What is known about i</w:t>
      </w:r>
      <w:r w:rsidR="00F734CC" w:rsidRPr="00AC1E87">
        <w:rPr>
          <w:b/>
          <w:bCs/>
          <w:color w:val="000000" w:themeColor="text1"/>
          <w:sz w:val="28"/>
          <w:szCs w:val="22"/>
        </w:rPr>
        <w:t xml:space="preserve">mpermeant </w:t>
      </w:r>
      <w:r w:rsidRPr="00AC1E87">
        <w:rPr>
          <w:b/>
          <w:bCs/>
          <w:color w:val="000000" w:themeColor="text1"/>
          <w:sz w:val="28"/>
          <w:szCs w:val="22"/>
        </w:rPr>
        <w:t>anions?</w:t>
      </w:r>
      <w:r w:rsidR="00F734CC">
        <w:rPr>
          <w:b/>
          <w:bCs/>
          <w:color w:val="000000" w:themeColor="text1"/>
          <w:sz w:val="28"/>
          <w:szCs w:val="22"/>
        </w:rPr>
        <w:t xml:space="preserve"> </w:t>
      </w:r>
    </w:p>
    <w:p w14:paraId="0D1E5DA1" w14:textId="3001A463" w:rsidR="00F734CC" w:rsidRDefault="00871F27" w:rsidP="00F734CC">
      <w:pPr>
        <w:ind w:left="426"/>
      </w:pPr>
      <w:r>
        <w:t>Th</w:t>
      </w:r>
      <w:r w:rsidR="00F734CC">
        <w:t>at the cellular machinery for protein synthesis (ribosomes and endoplasmic reticula)</w:t>
      </w:r>
      <w:r w:rsidR="00F734CC">
        <w:fldChar w:fldCharType="begin" w:fldLock="1"/>
      </w:r>
      <w:r w:rsidR="00F734CC">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6&lt;/sup&gt;","plainTextFormattedCitation":"16","previouslyFormattedCitation":"&lt;sup&gt;17&lt;/sup&gt;"},"properties":{"noteIndex":0},"schema":"https://github.com/citation-style-language/schema/raw/master/csl-citation.json"}</w:instrText>
      </w:r>
      <w:r w:rsidR="00F734CC">
        <w:fldChar w:fldCharType="separate"/>
      </w:r>
      <w:r w:rsidR="00F734CC" w:rsidRPr="00703A11">
        <w:rPr>
          <w:noProof/>
          <w:vertAlign w:val="superscript"/>
        </w:rPr>
        <w:t>16</w:t>
      </w:r>
      <w:r w:rsidR="00F734CC">
        <w:fldChar w:fldCharType="end"/>
      </w:r>
      <w:r w:rsidR="00F734CC">
        <w:t xml:space="preserve"> occurs throughout the dendrite and soma in a non-uniform manner, it is likely proteins are heterogeneously distributed in the neuron. These proteins contribute to the milieu of impermeant anions. Variations in the valence and concentration of local impermeant anions may result in difference in the electrical field leading to non-isopotential compartments. </w:t>
      </w:r>
      <w:r w:rsidR="009F5FD3">
        <w:t>There</w:t>
      </w:r>
      <w:r w:rsidR="00A32376">
        <w:t xml:space="preserve"> are also proteins and negatively charged molecules </w:t>
      </w:r>
      <w:r w:rsidR="009F5FD3">
        <w:t xml:space="preserve">existing </w:t>
      </w:r>
      <w:r w:rsidR="00A32376">
        <w:t>extracellularly</w:t>
      </w:r>
      <w:r w:rsidR="009F5FD3">
        <w:t xml:space="preserve"> which may contribute to the electric field</w:t>
      </w:r>
      <w:r w:rsidR="00A32376">
        <w:t>, however d</w:t>
      </w:r>
      <w:r w:rsidR="00A32376" w:rsidRPr="00E85EFB">
        <w:t>ue to the vast extracellular volume relative to the intracellular volume</w:t>
      </w:r>
      <w:r w:rsidR="00A32376">
        <w:t>,</w:t>
      </w:r>
      <w:r w:rsidR="00A32376" w:rsidRPr="00E85EFB">
        <w:t xml:space="preserve"> the concentration</w:t>
      </w:r>
      <w:r w:rsidR="00A32376">
        <w:t>s</w:t>
      </w:r>
      <w:r w:rsidR="00A32376" w:rsidRPr="00E85EFB">
        <w:t xml:space="preserve"> of </w:t>
      </w:r>
      <w:r w:rsidR="00A32376">
        <w:t>impermeant anions which exist extracellularly is minimal. Computational models often assume a fixed charge and concentration for impermeant anions in both the intra and extracellular environments, however in reality these parameters may vary.</w:t>
      </w:r>
    </w:p>
    <w:p w14:paraId="60FA9552" w14:textId="77777777" w:rsidR="00F734CC" w:rsidRDefault="00F734CC" w:rsidP="00F734CC">
      <w:pPr>
        <w:ind w:left="426"/>
      </w:pPr>
      <w:r>
        <w:t>The Gibbs-Donnan effect describes the broad implications impermeant anions have on cellular compartments enclosed by a semi-permeable membrane</w:t>
      </w:r>
      <w:r>
        <w:fldChar w:fldCharType="begin" w:fldLock="1"/>
      </w:r>
      <w:r>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7&lt;/sup&gt;","plainTextFormattedCitation":"17","previouslyFormattedCitation":"&lt;sup&gt;18&lt;/sup&gt;"},"properties":{"noteIndex":0},"schema":"https://github.com/citation-style-language/schema/raw/master/csl-citation.json"}</w:instrText>
      </w:r>
      <w:r>
        <w:fldChar w:fldCharType="separate"/>
      </w:r>
      <w:r w:rsidRPr="00703A11">
        <w:rPr>
          <w:noProof/>
          <w:vertAlign w:val="superscript"/>
        </w:rPr>
        <w:t>17</w:t>
      </w:r>
      <w:r>
        <w:fldChar w:fldCharType="end"/>
      </w:r>
      <w:r w:rsidRPr="00C8219B">
        <w:rPr>
          <w:vertAlign w:val="superscript"/>
        </w:rPr>
        <w:t>,</w:t>
      </w:r>
      <w:r>
        <w:fldChar w:fldCharType="begin" w:fldLock="1"/>
      </w:r>
      <w:r>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8&lt;/sup&gt;","plainTextFormattedCitation":"18","previouslyFormattedCitation":"&lt;sup&gt;19&lt;/sup&gt;"},"properties":{"noteIndex":0},"schema":"https://github.com/citation-style-language/schema/raw/master/csl-citation.json"}</w:instrText>
      </w:r>
      <w:r>
        <w:fldChar w:fldCharType="separate"/>
      </w:r>
      <w:r w:rsidRPr="00703A11">
        <w:rPr>
          <w:noProof/>
          <w:vertAlign w:val="superscript"/>
        </w:rPr>
        <w:t>18</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w:t>
      </w:r>
      <w:r>
        <w:lastRenderedPageBreak/>
        <w:t>ATPases. Another possible cellular strategy could be to pump water out of the cell however there is no evidence of aquaporins or similar structures in neurons.</w:t>
      </w:r>
    </w:p>
    <w:p w14:paraId="083F4E99" w14:textId="77777777" w:rsidR="00F734CC" w:rsidRDefault="00F734CC" w:rsidP="00F734CC">
      <w:pPr>
        <w:ind w:left="426"/>
      </w:pPr>
      <w:r>
        <w:t>Computational simulations developed by Dusterwald et. al</w:t>
      </w:r>
      <w:r>
        <w:fldChar w:fldCharType="begin" w:fldLock="1"/>
      </w:r>
      <w:r>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9&lt;/sup&gt;","plainTextFormattedCitation":"19","previouslyFormattedCitation":"&lt;sup&gt;20&lt;/sup&gt;"},"properties":{"noteIndex":0},"schema":"https://github.com/citation-style-language/schema/raw/master/csl-citation.json"}</w:instrText>
      </w:r>
      <w:r>
        <w:fldChar w:fldCharType="separate"/>
      </w:r>
      <w:r w:rsidRPr="00703A11">
        <w:rPr>
          <w:noProof/>
          <w:vertAlign w:val="superscript"/>
        </w:rPr>
        <w:t>19</w:t>
      </w:r>
      <w:r>
        <w:fldChar w:fldCharType="end"/>
      </w:r>
      <w:r>
        <w:t xml:space="preserve">  tested the above hypotheses by adding impermeant anions in single and multicompartment neuronal models and explored their effects on the electrical and osmotic properties of dendrites. In a single compartmental model, altering the concentrations of impermeant anions intracellularly and/or extracellularly did not change the steady state concentrations of the major ionic species due to balanced osmotic changes. However, when the average charge of impermeant anions changed, there were significant deviations in the reversal potentials of various ions, as well as changes to the membrane potential. Although, due to the relatively constant ratio of changes in membrane and reversal potentials, the driving force of the various ions do not significantly change.</w:t>
      </w:r>
    </w:p>
    <w:p w14:paraId="7FB6F4F5" w14:textId="77777777" w:rsidR="00F734CC" w:rsidRDefault="00F734CC" w:rsidP="00F734CC">
      <w:pPr>
        <w:ind w:left="426"/>
      </w:pPr>
      <w:r>
        <w:t>Similar effects were demonstrated in a multicompartmental model, however the changes to the driving force were further diminished due to the impact on the sodium ion concentrations (and therefore the Na-K-APTase pump rate). In both the single and multicompartment simulations, impermeant anion concentrations were key determinants of cell/compartment volumes. Similarly changing the average charge of impermeant anions had a persistent impact on cell volume.</w:t>
      </w:r>
    </w:p>
    <w:p w14:paraId="28E04FBE" w14:textId="77777777" w:rsidR="00F734CC" w:rsidRPr="00662B56" w:rsidRDefault="00F734CC" w:rsidP="00F734CC">
      <w:pPr>
        <w:ind w:left="426"/>
      </w:pPr>
      <w:r w:rsidRPr="00662B56">
        <w:t>As impermeant anions had significant effect on cell volumes it was postulated that adding impermeant anions in the apical portions of the dendrites may mimic the increases in cell size of a growth cone. This too was shown in simulations by Dusterwald et al</w:t>
      </w:r>
      <w:r w:rsidRPr="00662B56">
        <w:fldChar w:fldCharType="begin" w:fldLock="1"/>
      </w:r>
      <w:r>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9&lt;/sup&gt;","plainTextFormattedCitation":"19","previouslyFormattedCitation":"&lt;sup&gt;20&lt;/sup&gt;"},"properties":{"noteIndex":0},"schema":"https://github.com/citation-style-language/schema/raw/master/csl-citation.json"}</w:instrText>
      </w:r>
      <w:r w:rsidRPr="00662B56">
        <w:fldChar w:fldCharType="separate"/>
      </w:r>
      <w:r w:rsidRPr="00703A11">
        <w:rPr>
          <w:noProof/>
          <w:vertAlign w:val="superscript"/>
        </w:rPr>
        <w:t>19</w:t>
      </w:r>
      <w:r w:rsidRPr="00662B56">
        <w:fldChar w:fldCharType="end"/>
      </w:r>
      <w:r w:rsidRPr="00662B56">
        <w:t xml:space="preserve"> thus illustrating the potential ability of impermeant anions to grow neuronal processes, and it may be possible that neurons could use the transport and tethering of impermeant anions to grow or modify the volume of neuronal compartments</w:t>
      </w:r>
      <w:r>
        <w:t>. Speculatively, the interaction between impermeant anions and electrical fields may also contributes to plasticity through the development of dendritic spines.</w:t>
      </w:r>
    </w:p>
    <w:p w14:paraId="705600FE" w14:textId="29425D4D" w:rsidR="00F734CC" w:rsidRDefault="00F734CC" w:rsidP="00D0101D">
      <w:pPr>
        <w:ind w:left="426"/>
      </w:pPr>
      <w:r>
        <w:t>Although some work has been done to explore the osmotic and electrical effects of impermeant anions there are still many unanswered questions. It remains unknown whether spatial inhomogeneities in the distribution of impermeant anions plays a role in neural function. Moreover, the impact of impermeant anions in an electrodiffusion based model has not yet been adequately explored. In my thesis I will investigate this unknown territory whilst also considering the effect of impermeant anions in disease processes.</w:t>
      </w:r>
    </w:p>
    <w:p w14:paraId="4CCC7ED1" w14:textId="77777777" w:rsidR="00AC1E87" w:rsidRPr="00BA5B51" w:rsidRDefault="00AC1E87" w:rsidP="00AC1E87">
      <w:pPr>
        <w:rPr>
          <w:b/>
          <w:bCs/>
          <w:sz w:val="28"/>
          <w:szCs w:val="22"/>
        </w:rPr>
      </w:pPr>
      <w:r>
        <w:rPr>
          <w:b/>
          <w:bCs/>
          <w:sz w:val="28"/>
          <w:szCs w:val="22"/>
        </w:rPr>
        <w:t>Impermeant anions in disease</w:t>
      </w:r>
    </w:p>
    <w:p w14:paraId="5C29F62F" w14:textId="77777777" w:rsidR="00AC1E87" w:rsidRDefault="00AC1E87" w:rsidP="00AC1E87">
      <w:pPr>
        <w:ind w:left="426"/>
      </w:pPr>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50D6563E" w14:textId="4E01B89A" w:rsidR="00AC1E87" w:rsidRDefault="00AC1E87" w:rsidP="00AC1E87">
      <w:pPr>
        <w:ind w:left="426"/>
      </w:pPr>
      <w:r>
        <w:lastRenderedPageBreak/>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703A11">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20&lt;/sup&gt;","plainTextFormattedCitation":"20","previouslyFormattedCitation":"&lt;sup&gt;21&lt;/sup&gt;"},"properties":{"noteIndex":0},"schema":"https://github.com/citation-style-language/schema/raw/master/csl-citation.json"}</w:instrText>
      </w:r>
      <w:r>
        <w:fldChar w:fldCharType="separate"/>
      </w:r>
      <w:r w:rsidR="00703A11" w:rsidRPr="00703A11">
        <w:rPr>
          <w:noProof/>
          <w:vertAlign w:val="superscript"/>
        </w:rPr>
        <w:t>20</w:t>
      </w:r>
      <w:r>
        <w:fldChar w:fldCharType="end"/>
      </w:r>
      <w:r>
        <w:t xml:space="preserve">. </w:t>
      </w:r>
    </w:p>
    <w:p w14:paraId="49B77B50" w14:textId="2B1B4A8E" w:rsidR="00AC1E87" w:rsidRDefault="00AC1E87" w:rsidP="00AC1E87">
      <w:pPr>
        <w:ind w:left="426"/>
      </w:pPr>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w:t>
      </w:r>
      <w:r w:rsidR="00037047">
        <w:t>T</w:t>
      </w:r>
      <w:r>
        <w:t>he clinical progression from short term memory loss to executive dysfunction in Alzheimer’s Disease closely mirrors the accumulation and spread of Tau proteins through specific brain regions (described by Braak’s staging)</w:t>
      </w:r>
      <w:r>
        <w:fldChar w:fldCharType="begin" w:fldLock="1"/>
      </w:r>
      <w:r w:rsidR="00703A11">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1&lt;/sup&gt;","plainTextFormattedCitation":"21","previouslyFormattedCitation":"&lt;sup&gt;22&lt;/sup&gt;"},"properties":{"noteIndex":0},"schema":"https://github.com/citation-style-language/schema/raw/master/csl-citation.json"}</w:instrText>
      </w:r>
      <w:r>
        <w:fldChar w:fldCharType="separate"/>
      </w:r>
      <w:r w:rsidR="00703A11" w:rsidRPr="00703A11">
        <w:rPr>
          <w:noProof/>
          <w:vertAlign w:val="superscript"/>
        </w:rPr>
        <w:t>21</w:t>
      </w:r>
      <w:r>
        <w:fldChar w:fldCharType="end"/>
      </w:r>
      <w:r>
        <w:t>.Tau proteins can also accumulate in glial cells and play a role in Progressive Supranuclear Palsy (PSP) and Corticobasal Degeneration (CBD), while increased Tau proteins in astrocytes have been linked to aging.</w:t>
      </w:r>
    </w:p>
    <w:p w14:paraId="701B2A6C" w14:textId="765CAB3F" w:rsidR="00000056" w:rsidRPr="00037047" w:rsidRDefault="00AC1E87" w:rsidP="00315473">
      <w:pPr>
        <w:ind w:left="426"/>
      </w:pPr>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703A11">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703A11">
        <w:rPr>
          <w:rFonts w:hint="eastAsia"/>
        </w:rPr>
        <w:instrText>β</w:instrText>
      </w:r>
      <w:r w:rsidR="00703A11">
        <w:instrText>, phosphorylation of A</w:instrText>
      </w:r>
      <w:r w:rsidR="00703A11">
        <w:rPr>
          <w:rFonts w:hint="eastAsia"/>
        </w:rPr>
        <w:instrText>β</w:instrText>
      </w:r>
      <w:r w:rsidR="00703A11">
        <w:instrText xml:space="preserve"> or tau in AD; acetylation, 4-hydroxy-2-neonal modification, OGlcNAcylation or phosphorylation of </w:instrText>
      </w:r>
      <w:r w:rsidR="00703A11">
        <w:rPr>
          <w:rFonts w:hint="eastAsia"/>
        </w:rPr>
        <w:instrText>α</w:instrText>
      </w:r>
      <w:r w:rsidR="00703A11">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2&lt;/sup&gt;","plainTextFormattedCitation":"22","previouslyFormattedCitation":"&lt;sup&gt;23&lt;/sup&gt;"},"properties":{"noteIndex":0},"schema":"https://github.com/citation-style-language/schema/raw/master/csl-citation.json"}</w:instrText>
      </w:r>
      <w:r>
        <w:fldChar w:fldCharType="separate"/>
      </w:r>
      <w:r w:rsidR="00703A11" w:rsidRPr="00703A11">
        <w:rPr>
          <w:noProof/>
          <w:vertAlign w:val="superscript"/>
        </w:rPr>
        <w:t>22</w:t>
      </w:r>
      <w:r>
        <w:fldChar w:fldCharType="end"/>
      </w:r>
      <w:r>
        <w:t>.</w:t>
      </w:r>
    </w:p>
    <w:p w14:paraId="637E192B" w14:textId="38C168C2" w:rsidR="00AC1E87" w:rsidRPr="00AC1E87" w:rsidRDefault="00AC1E87" w:rsidP="00AF68E2">
      <w:pPr>
        <w:rPr>
          <w:b/>
          <w:bCs/>
          <w:color w:val="000000" w:themeColor="text1"/>
          <w:sz w:val="28"/>
          <w:szCs w:val="22"/>
        </w:rPr>
      </w:pPr>
      <w:r w:rsidRPr="00AC1E87">
        <w:rPr>
          <w:b/>
          <w:bCs/>
          <w:color w:val="000000" w:themeColor="text1"/>
          <w:sz w:val="28"/>
          <w:szCs w:val="22"/>
        </w:rPr>
        <w:t>Conclusion</w:t>
      </w:r>
    </w:p>
    <w:p w14:paraId="0AEB5B56" w14:textId="05141FEE" w:rsidR="00BA5B51" w:rsidRPr="00315473" w:rsidRDefault="00D56115" w:rsidP="00315473">
      <w:pPr>
        <w:ind w:left="426"/>
      </w:pPr>
      <w:r>
        <w:t>E</w:t>
      </w:r>
      <w:r w:rsidR="00D330A6">
        <w:t xml:space="preserve">quivalent circuit models and </w:t>
      </w:r>
      <w:r w:rsidR="009B1110">
        <w:t>Cable Theory</w:t>
      </w:r>
      <w:r w:rsidR="00D330A6">
        <w:t xml:space="preserve"> are</w:t>
      </w:r>
      <w:r w:rsidR="000C16BB">
        <w:t xml:space="preserve"> means of modelling neural signal propagation but are</w:t>
      </w:r>
      <w:r w:rsidR="00D330A6">
        <w:t xml:space="preserve"> limited in that they cannot make accurate predictions in areas of rapid ionic fluxes (e.g. dendritic spines)</w:t>
      </w:r>
      <w:r w:rsidR="000C16BB">
        <w:t>. Moreover, they do not account for impermeant anions</w:t>
      </w:r>
      <w:r>
        <w:t>; molecules</w:t>
      </w:r>
      <w:r w:rsidR="000C16BB">
        <w:t xml:space="preserve"> whose effect on signal propagation remains unknown</w:t>
      </w:r>
      <w:r w:rsidR="001761B9">
        <w:t>.</w:t>
      </w:r>
      <w:r w:rsidR="000C16BB">
        <w:t xml:space="preserve"> Both rapid ionic fluxes and impermeant anions contribute to diseases which can’t be adequately modelled with current strategies. Electrodiffusion based models allow for accurate, </w:t>
      </w:r>
      <w:r>
        <w:t>albeit</w:t>
      </w:r>
      <w:r w:rsidR="000C16BB">
        <w:t xml:space="preserve"> computationally expensive, predicti</w:t>
      </w:r>
      <w:r>
        <w:t>ons in instances where traditional models are limited.</w:t>
      </w:r>
      <w:r w:rsidR="000C16BB">
        <w:t xml:space="preserve"> In this MSc I propose</w:t>
      </w:r>
      <w:r>
        <w:t xml:space="preserve"> constructing an electrodiffusion based model</w:t>
      </w:r>
      <w:r w:rsidR="000C16BB">
        <w:t xml:space="preserve"> </w:t>
      </w:r>
      <w:r>
        <w:t xml:space="preserve">to </w:t>
      </w:r>
      <w:r w:rsidR="000C16BB">
        <w:t>investigat</w:t>
      </w:r>
      <w:r>
        <w:t>e</w:t>
      </w:r>
      <w:r w:rsidR="000C16BB">
        <w:t xml:space="preserve"> the impact impermeant anions have on</w:t>
      </w:r>
      <w:r w:rsidR="00703A11">
        <w:t xml:space="preserve"> the isopotential status of neurons and the implications this will have on</w:t>
      </w:r>
      <w:r w:rsidR="000C16BB">
        <w:t xml:space="preserve"> neural signallin</w:t>
      </w:r>
      <w:r>
        <w:t>g</w:t>
      </w:r>
      <w:r w:rsidR="000C16BB">
        <w:t xml:space="preserve">. Once developed this model will allow me to advance neuroscientific theory regarding the role of impermeant </w:t>
      </w:r>
      <w:r w:rsidR="00FD301D">
        <w:t>anions and</w:t>
      </w:r>
      <w:r w:rsidR="000C16BB">
        <w:t xml:space="preserve"> may </w:t>
      </w:r>
      <w:r>
        <w:t xml:space="preserve">further </w:t>
      </w:r>
      <w:r w:rsidR="000C16BB">
        <w:t xml:space="preserve">provide important </w:t>
      </w:r>
      <w:r w:rsidR="00FD301D">
        <w:t>mechanistic explanations of disease processes.</w:t>
      </w:r>
      <w:r w:rsidR="000C16BB">
        <w:t xml:space="preserve"> </w:t>
      </w:r>
    </w:p>
    <w:p w14:paraId="13D7DC8B" w14:textId="61E1B523" w:rsidR="00755323" w:rsidRDefault="00755323" w:rsidP="00307183">
      <w:pPr>
        <w:ind w:left="426"/>
      </w:pPr>
    </w:p>
    <w:p w14:paraId="2AEEEB8A" w14:textId="77777777" w:rsidR="00BE5CFF" w:rsidRDefault="00BE5CFF" w:rsidP="00307183">
      <w:pPr>
        <w:ind w:left="426"/>
      </w:pPr>
    </w:p>
    <w:p w14:paraId="13B9CA6F" w14:textId="4D1FE856" w:rsidR="00AF68E2" w:rsidRPr="00315473" w:rsidRDefault="00AF68E2" w:rsidP="00315473">
      <w:pPr>
        <w:pStyle w:val="Heading1"/>
      </w:pPr>
      <w:r>
        <w:lastRenderedPageBreak/>
        <w:t>Aims and objectives</w:t>
      </w:r>
    </w:p>
    <w:p w14:paraId="5997BA0C" w14:textId="19E28A73"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 xml:space="preserve">incorporating electrodiffusion </w:t>
      </w:r>
      <w:r w:rsidR="00000056">
        <w:t>to</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CA8C111" w14:textId="22B6FA6C" w:rsidR="00315473" w:rsidRPr="00315473" w:rsidRDefault="00315473" w:rsidP="00315473">
      <w:pPr>
        <w:pStyle w:val="ListParagraph"/>
        <w:numPr>
          <w:ilvl w:val="0"/>
          <w:numId w:val="1"/>
        </w:numPr>
      </w:pPr>
      <w:r w:rsidRPr="00315473">
        <w:t>To develop a computational tool to dynamically model ion homeostasis, volume regulation and electrical changes that occur within a neuron</w:t>
      </w:r>
    </w:p>
    <w:p w14:paraId="31036D10" w14:textId="77777777" w:rsidR="00315473" w:rsidRPr="00315473" w:rsidRDefault="00315473" w:rsidP="00315473">
      <w:pPr>
        <w:pStyle w:val="ListParagraph"/>
        <w:numPr>
          <w:ilvl w:val="1"/>
          <w:numId w:val="1"/>
        </w:numPr>
      </w:pPr>
      <w:r w:rsidRPr="00315473">
        <w:t>Create a single compartmental model</w:t>
      </w:r>
    </w:p>
    <w:p w14:paraId="6B7BDF05" w14:textId="77777777" w:rsidR="00315473" w:rsidRPr="00315473" w:rsidRDefault="00315473" w:rsidP="00315473">
      <w:pPr>
        <w:pStyle w:val="ListParagraph"/>
        <w:numPr>
          <w:ilvl w:val="1"/>
          <w:numId w:val="1"/>
        </w:numPr>
      </w:pPr>
      <w:r w:rsidRPr="00315473">
        <w:t>Create a multicompartmental model incorporating the properties of diffusion and electrical drift</w:t>
      </w:r>
    </w:p>
    <w:p w14:paraId="0A27A55A" w14:textId="60B1D78D" w:rsidR="00315473" w:rsidRDefault="00315473" w:rsidP="00315473">
      <w:pPr>
        <w:pStyle w:val="ListParagraph"/>
        <w:numPr>
          <w:ilvl w:val="1"/>
          <w:numId w:val="1"/>
        </w:numPr>
      </w:pPr>
      <w:r w:rsidRPr="00315473">
        <w:t>Create a tool to visualize the changes to the ionic concentrations, electrical properties and cell volume within each compartment as these properties vary with time</w:t>
      </w:r>
    </w:p>
    <w:p w14:paraId="21A71FA8" w14:textId="77777777" w:rsidR="00315473" w:rsidRPr="00315473" w:rsidRDefault="00315473" w:rsidP="00315473">
      <w:pPr>
        <w:pStyle w:val="ListParagraph"/>
        <w:ind w:left="1440"/>
      </w:pPr>
    </w:p>
    <w:p w14:paraId="44329D2B" w14:textId="490F3DBC" w:rsidR="00315473" w:rsidRDefault="00315473" w:rsidP="00315473">
      <w:pPr>
        <w:pStyle w:val="ListParagraph"/>
        <w:numPr>
          <w:ilvl w:val="0"/>
          <w:numId w:val="1"/>
        </w:numPr>
      </w:pPr>
      <w:r w:rsidRPr="00315473">
        <w:t>Investigate the effect of impermeant anions on the isopotential status of neurons</w:t>
      </w:r>
      <w:r>
        <w:t>.</w:t>
      </w:r>
    </w:p>
    <w:p w14:paraId="6830A428" w14:textId="4375A9D4" w:rsidR="00315473" w:rsidRPr="00315473" w:rsidRDefault="00315473" w:rsidP="00315473">
      <w:pPr>
        <w:pStyle w:val="ListParagraph"/>
        <w:numPr>
          <w:ilvl w:val="0"/>
          <w:numId w:val="1"/>
        </w:numPr>
      </w:pPr>
      <w:r w:rsidRPr="00315473">
        <w:t>Investigate how excitatory or inhibitory synaptic input is modified by the presence of impermeant anions</w:t>
      </w:r>
      <w:r>
        <w:t>.</w:t>
      </w:r>
    </w:p>
    <w:p w14:paraId="4B5D15F3" w14:textId="77777777" w:rsidR="00315473" w:rsidRPr="00315473" w:rsidRDefault="00315473" w:rsidP="00716A8B">
      <w:pPr>
        <w:pStyle w:val="ListParagraph"/>
        <w:numPr>
          <w:ilvl w:val="0"/>
          <w:numId w:val="1"/>
        </w:numPr>
        <w:rPr>
          <w:color w:val="000000" w:themeColor="text1"/>
        </w:rPr>
      </w:pPr>
      <w:r w:rsidRPr="00315473">
        <w:t>Investigate the impermeant anions have on information processing (action potential generation)</w:t>
      </w:r>
      <w:r>
        <w:t>.</w:t>
      </w:r>
    </w:p>
    <w:p w14:paraId="180470E7" w14:textId="4A30C0B1" w:rsidR="00315473" w:rsidRPr="00315473" w:rsidRDefault="00315473" w:rsidP="00716A8B">
      <w:pPr>
        <w:pStyle w:val="ListParagraph"/>
        <w:numPr>
          <w:ilvl w:val="0"/>
          <w:numId w:val="1"/>
        </w:numPr>
        <w:rPr>
          <w:color w:val="000000" w:themeColor="text1"/>
        </w:rPr>
      </w:pPr>
      <w:r w:rsidRPr="00315473">
        <w:rPr>
          <w:color w:val="000000" w:themeColor="text1"/>
        </w:rPr>
        <w:t>Explore how any observed effects may be relevant to disease processes.</w:t>
      </w:r>
    </w:p>
    <w:p w14:paraId="2C9071A9" w14:textId="0AAB5012" w:rsidR="00307183" w:rsidRDefault="00307183" w:rsidP="00BA5B51"/>
    <w:p w14:paraId="692B7809" w14:textId="6FCC794E" w:rsidR="00DF03F9" w:rsidRDefault="00DF03F9" w:rsidP="00BA5B51"/>
    <w:p w14:paraId="125687DF" w14:textId="1CA72418" w:rsidR="00B22C80" w:rsidRDefault="00B22C80" w:rsidP="00BA5B51"/>
    <w:p w14:paraId="53207B65" w14:textId="202AA0E5" w:rsidR="00B22C80" w:rsidRDefault="00B22C80" w:rsidP="00BA5B51"/>
    <w:p w14:paraId="1E6B2472" w14:textId="0F61E62F" w:rsidR="00B22C80" w:rsidRDefault="00B22C80" w:rsidP="00BA5B51"/>
    <w:p w14:paraId="39C85877" w14:textId="55F69A55" w:rsidR="00B22C80" w:rsidRDefault="00B22C80" w:rsidP="00BA5B51"/>
    <w:p w14:paraId="708B8532" w14:textId="3381B298" w:rsidR="00B22C80" w:rsidRDefault="00B22C80" w:rsidP="00BA5B51"/>
    <w:p w14:paraId="11AD4C8F" w14:textId="77777777" w:rsidR="00B22C80" w:rsidRDefault="00B22C80" w:rsidP="00BA5B51">
      <w:bookmarkStart w:id="0" w:name="_GoBack"/>
      <w:bookmarkEnd w:id="0"/>
    </w:p>
    <w:p w14:paraId="417E5510" w14:textId="26921F28" w:rsidR="00DF03F9" w:rsidRDefault="00DF03F9" w:rsidP="00BA5B51"/>
    <w:p w14:paraId="4EC1FAED" w14:textId="02C43530" w:rsidR="00DF03F9" w:rsidRDefault="00DF03F9" w:rsidP="00BA5B51"/>
    <w:p w14:paraId="3C3912CF" w14:textId="749354A8" w:rsidR="00DF03F9" w:rsidRDefault="00DF03F9" w:rsidP="00BA5B51"/>
    <w:p w14:paraId="5323B07C" w14:textId="77777777" w:rsidR="00DF03F9" w:rsidRDefault="00DF03F9" w:rsidP="00BA5B51"/>
    <w:p w14:paraId="3940AAC6" w14:textId="77777777" w:rsidR="00BA5B51" w:rsidRDefault="00BA5B51" w:rsidP="00BA5B51"/>
    <w:p w14:paraId="34F587EF" w14:textId="77777777" w:rsidR="00AF68E2" w:rsidRDefault="00AF68E2" w:rsidP="00AF68E2">
      <w:pPr>
        <w:pStyle w:val="Heading1"/>
      </w:pPr>
      <w:r>
        <w:lastRenderedPageBreak/>
        <w:t>References</w:t>
      </w:r>
    </w:p>
    <w:p w14:paraId="4A6CA794" w14:textId="77777777" w:rsidR="00AF68E2" w:rsidRPr="00AC1E87" w:rsidRDefault="00AF68E2" w:rsidP="00AF68E2"/>
    <w:p w14:paraId="1D4FA586" w14:textId="4A9ED3CC" w:rsidR="00703A11" w:rsidRPr="00703A11" w:rsidRDefault="00AF68E2" w:rsidP="00703A11">
      <w:pPr>
        <w:widowControl w:val="0"/>
        <w:autoSpaceDE w:val="0"/>
        <w:autoSpaceDN w:val="0"/>
        <w:adjustRightInd w:val="0"/>
        <w:spacing w:line="240" w:lineRule="auto"/>
        <w:ind w:left="640" w:hanging="640"/>
        <w:rPr>
          <w:rFonts w:cs="Times New Roman"/>
          <w:noProof/>
          <w:szCs w:val="24"/>
        </w:rPr>
      </w:pPr>
      <w:r w:rsidRPr="00AC1E87">
        <w:fldChar w:fldCharType="begin" w:fldLock="1"/>
      </w:r>
      <w:r w:rsidRPr="00AC1E87">
        <w:instrText xml:space="preserve">ADDIN Mendeley Bibliography CSL_BIBLIOGRAPHY </w:instrText>
      </w:r>
      <w:r w:rsidRPr="00AC1E87">
        <w:fldChar w:fldCharType="separate"/>
      </w:r>
      <w:r w:rsidR="00703A11" w:rsidRPr="00703A11">
        <w:rPr>
          <w:rFonts w:cs="Times New Roman"/>
          <w:noProof/>
          <w:szCs w:val="24"/>
        </w:rPr>
        <w:t xml:space="preserve">1. </w:t>
      </w:r>
      <w:r w:rsidR="00703A11" w:rsidRPr="00703A11">
        <w:rPr>
          <w:rFonts w:cs="Times New Roman"/>
          <w:noProof/>
          <w:szCs w:val="24"/>
        </w:rPr>
        <w:tab/>
        <w:t xml:space="preserve">Hodgkin, Huxley. A Quantitative Description of Membrane Current and its Application to Conduction and Excitation in Nerve. </w:t>
      </w:r>
      <w:r w:rsidR="00703A11" w:rsidRPr="00703A11">
        <w:rPr>
          <w:rFonts w:cs="Times New Roman"/>
          <w:i/>
          <w:iCs/>
          <w:noProof/>
          <w:szCs w:val="24"/>
        </w:rPr>
        <w:t>J Ph</w:t>
      </w:r>
      <w:r w:rsidR="00703A11" w:rsidRPr="00703A11">
        <w:rPr>
          <w:rFonts w:cs="Times New Roman"/>
          <w:noProof/>
          <w:szCs w:val="24"/>
        </w:rPr>
        <w:t>. 1952;117:500-544.</w:t>
      </w:r>
    </w:p>
    <w:p w14:paraId="138DC1DA"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 </w:t>
      </w:r>
      <w:r w:rsidRPr="00703A11">
        <w:rPr>
          <w:rFonts w:cs="Times New Roman"/>
          <w:noProof/>
          <w:szCs w:val="24"/>
        </w:rPr>
        <w:tab/>
        <w:t>Rall W. Wilfrid Rall: A short autobiography.</w:t>
      </w:r>
    </w:p>
    <w:p w14:paraId="40527634"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3. </w:t>
      </w:r>
      <w:r w:rsidRPr="00703A11">
        <w:rPr>
          <w:rFonts w:cs="Times New Roman"/>
          <w:noProof/>
          <w:szCs w:val="24"/>
        </w:rPr>
        <w:tab/>
        <w:t xml:space="preserve">Pods J, Schönke J, Bastian P. Electrodiffusion models of neurons and extracellular space using the poisson-nernst-planck equations - Numerical simulation of the intra- and extracellular potential for an axon model. </w:t>
      </w:r>
      <w:r w:rsidRPr="00703A11">
        <w:rPr>
          <w:rFonts w:cs="Times New Roman"/>
          <w:i/>
          <w:iCs/>
          <w:noProof/>
          <w:szCs w:val="24"/>
        </w:rPr>
        <w:t>Biophys J</w:t>
      </w:r>
      <w:r w:rsidRPr="00703A11">
        <w:rPr>
          <w:rFonts w:cs="Times New Roman"/>
          <w:noProof/>
          <w:szCs w:val="24"/>
        </w:rPr>
        <w:t>. 2013;105(1):242-254. doi:10.1016/j.bpj.2013.05.041</w:t>
      </w:r>
    </w:p>
    <w:p w14:paraId="368D709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4. </w:t>
      </w:r>
      <w:r w:rsidRPr="00703A11">
        <w:rPr>
          <w:rFonts w:cs="Times New Roman"/>
          <w:noProof/>
          <w:szCs w:val="24"/>
        </w:rPr>
        <w:tab/>
        <w:t xml:space="preserve">Savtchenko LP, Poo MM, Rusakov DA. Electrodiffusion phenomena in neuroscience: A neglected companion. </w:t>
      </w:r>
      <w:r w:rsidRPr="00703A11">
        <w:rPr>
          <w:rFonts w:cs="Times New Roman"/>
          <w:i/>
          <w:iCs/>
          <w:noProof/>
          <w:szCs w:val="24"/>
        </w:rPr>
        <w:t>Nat Rev Neurosci</w:t>
      </w:r>
      <w:r w:rsidRPr="00703A11">
        <w:rPr>
          <w:rFonts w:cs="Times New Roman"/>
          <w:noProof/>
          <w:szCs w:val="24"/>
        </w:rPr>
        <w:t>. 2017;18(10):598-612. doi:10.1038/nrn.2017.101</w:t>
      </w:r>
    </w:p>
    <w:p w14:paraId="6B2570E6"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5. </w:t>
      </w:r>
      <w:r w:rsidRPr="00703A11">
        <w:rPr>
          <w:rFonts w:cs="Times New Roman"/>
          <w:noProof/>
          <w:szCs w:val="24"/>
        </w:rPr>
        <w:tab/>
        <w:t>Hines ML. The NEURON Simulation Environment. 1997;1209:1179-1209.</w:t>
      </w:r>
    </w:p>
    <w:p w14:paraId="1669272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6. </w:t>
      </w:r>
      <w:r w:rsidRPr="00703A11">
        <w:rPr>
          <w:rFonts w:cs="Times New Roman"/>
          <w:noProof/>
          <w:szCs w:val="24"/>
        </w:rPr>
        <w:tab/>
        <w:t xml:space="preserve">Lopreore CL, Bartol TM, Coggan JS, et al. Computational modeling of three-dimensional electrodiffusion in biological systems: Application to the node of Ranvier. </w:t>
      </w:r>
      <w:r w:rsidRPr="00703A11">
        <w:rPr>
          <w:rFonts w:cs="Times New Roman"/>
          <w:i/>
          <w:iCs/>
          <w:noProof/>
          <w:szCs w:val="24"/>
        </w:rPr>
        <w:t>Biophys J</w:t>
      </w:r>
      <w:r w:rsidRPr="00703A11">
        <w:rPr>
          <w:rFonts w:cs="Times New Roman"/>
          <w:noProof/>
          <w:szCs w:val="24"/>
        </w:rPr>
        <w:t>. 2008;95(6):2624-2635. doi:10.1529/biophysj.108.132167</w:t>
      </w:r>
    </w:p>
    <w:p w14:paraId="5B101042"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7. </w:t>
      </w:r>
      <w:r w:rsidRPr="00703A11">
        <w:rPr>
          <w:rFonts w:cs="Times New Roman"/>
          <w:noProof/>
          <w:szCs w:val="24"/>
        </w:rPr>
        <w:tab/>
        <w:t xml:space="preserve">Markram H, Muller E, Ramaswamy S, et al. Reconstruction and Simulation of Neocortical Microcircuitry. </w:t>
      </w:r>
      <w:r w:rsidRPr="00703A11">
        <w:rPr>
          <w:rFonts w:cs="Times New Roman"/>
          <w:i/>
          <w:iCs/>
          <w:noProof/>
          <w:szCs w:val="24"/>
        </w:rPr>
        <w:t>Cell</w:t>
      </w:r>
      <w:r w:rsidRPr="00703A11">
        <w:rPr>
          <w:rFonts w:cs="Times New Roman"/>
          <w:noProof/>
          <w:szCs w:val="24"/>
        </w:rPr>
        <w:t>. 2015;163(2):456-492. doi:10.1016/j.cell.2015.09.029</w:t>
      </w:r>
    </w:p>
    <w:p w14:paraId="124C8EF1"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8. </w:t>
      </w:r>
      <w:r w:rsidRPr="00703A11">
        <w:rPr>
          <w:rFonts w:cs="Times New Roman"/>
          <w:noProof/>
          <w:szCs w:val="24"/>
        </w:rPr>
        <w:tab/>
        <w:t xml:space="preserve">Keener J, Sneyd J. </w:t>
      </w:r>
      <w:r w:rsidRPr="00703A11">
        <w:rPr>
          <w:rFonts w:cs="Times New Roman"/>
          <w:i/>
          <w:iCs/>
          <w:noProof/>
          <w:szCs w:val="24"/>
        </w:rPr>
        <w:t>Mathematical Physiology I: Cellular Physiology 2nd Edition</w:t>
      </w:r>
      <w:r w:rsidRPr="00703A11">
        <w:rPr>
          <w:rFonts w:cs="Times New Roman"/>
          <w:noProof/>
          <w:szCs w:val="24"/>
        </w:rPr>
        <w:t>.; 2009.</w:t>
      </w:r>
    </w:p>
    <w:p w14:paraId="1E147AA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9. </w:t>
      </w:r>
      <w:r w:rsidRPr="00703A11">
        <w:rPr>
          <w:rFonts w:cs="Times New Roman"/>
          <w:noProof/>
          <w:szCs w:val="24"/>
        </w:rPr>
        <w:tab/>
        <w:t xml:space="preserve">Qian N, Sejnowski TJ. An electro-diffusion model for computing membrane potentials and ionic concentrations in branching dendrites, spines and axons. </w:t>
      </w:r>
      <w:r w:rsidRPr="00703A11">
        <w:rPr>
          <w:rFonts w:cs="Times New Roman"/>
          <w:i/>
          <w:iCs/>
          <w:noProof/>
          <w:szCs w:val="24"/>
        </w:rPr>
        <w:t>Biol Cybern</w:t>
      </w:r>
      <w:r w:rsidRPr="00703A11">
        <w:rPr>
          <w:rFonts w:cs="Times New Roman"/>
          <w:noProof/>
          <w:szCs w:val="24"/>
        </w:rPr>
        <w:t>. 1989;62(1):1-15. doi:10.1007/BF00217656</w:t>
      </w:r>
    </w:p>
    <w:p w14:paraId="12B26756"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0. </w:t>
      </w:r>
      <w:r w:rsidRPr="00703A11">
        <w:rPr>
          <w:rFonts w:cs="Times New Roman"/>
          <w:noProof/>
          <w:szCs w:val="24"/>
        </w:rPr>
        <w:tab/>
        <w:t xml:space="preserve">Ellingsrud AJ, Solbrå A, Einevoll GT, Halnes G, Rognes ME. Finite Element Simulation of Ionic Electrodiffusion in Cellular Geometries. </w:t>
      </w:r>
      <w:r w:rsidRPr="00703A11">
        <w:rPr>
          <w:rFonts w:cs="Times New Roman"/>
          <w:i/>
          <w:iCs/>
          <w:noProof/>
          <w:szCs w:val="24"/>
        </w:rPr>
        <w:t>Front Neuroinform</w:t>
      </w:r>
      <w:r w:rsidRPr="00703A11">
        <w:rPr>
          <w:rFonts w:cs="Times New Roman"/>
          <w:noProof/>
          <w:szCs w:val="24"/>
        </w:rPr>
        <w:t>. 2020;14(March):1-18. doi:10.3389/fninf.2020.00011</w:t>
      </w:r>
    </w:p>
    <w:p w14:paraId="6132FBB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1. </w:t>
      </w:r>
      <w:r w:rsidRPr="00703A11">
        <w:rPr>
          <w:rFonts w:cs="Times New Roman"/>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703A11">
        <w:rPr>
          <w:rFonts w:cs="Times New Roman"/>
          <w:i/>
          <w:iCs/>
          <w:noProof/>
          <w:szCs w:val="24"/>
        </w:rPr>
        <w:t>PLoS Comput Biol</w:t>
      </w:r>
      <w:r w:rsidRPr="00703A11">
        <w:rPr>
          <w:rFonts w:cs="Times New Roman"/>
          <w:noProof/>
          <w:szCs w:val="24"/>
        </w:rPr>
        <w:t>. 2018;14(10):1-26. doi:10.1371/journal.pcbi.1006510</w:t>
      </w:r>
    </w:p>
    <w:p w14:paraId="7BEFCBDC"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2. </w:t>
      </w:r>
      <w:r w:rsidRPr="00703A11">
        <w:rPr>
          <w:rFonts w:cs="Times New Roman"/>
          <w:noProof/>
          <w:szCs w:val="24"/>
        </w:rPr>
        <w:tab/>
        <w:t xml:space="preserve">Koch C. </w:t>
      </w:r>
      <w:r w:rsidRPr="00703A11">
        <w:rPr>
          <w:rFonts w:cs="Times New Roman"/>
          <w:i/>
          <w:iCs/>
          <w:noProof/>
          <w:szCs w:val="24"/>
        </w:rPr>
        <w:t>Biophysics of Computation Information Processing in Single Neuron</w:t>
      </w:r>
      <w:r w:rsidRPr="00703A11">
        <w:rPr>
          <w:rFonts w:cs="Times New Roman"/>
          <w:noProof/>
          <w:szCs w:val="24"/>
        </w:rPr>
        <w:t>. Vol 11.; 2004. doi:10.3902/jnns.11.157_2</w:t>
      </w:r>
    </w:p>
    <w:p w14:paraId="396CA717"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3. </w:t>
      </w:r>
      <w:r w:rsidRPr="00703A11">
        <w:rPr>
          <w:rFonts w:cs="Times New Roman"/>
          <w:noProof/>
          <w:szCs w:val="24"/>
        </w:rPr>
        <w:tab/>
        <w:t xml:space="preserve">Trappenberg T. </w:t>
      </w:r>
      <w:r w:rsidRPr="00703A11">
        <w:rPr>
          <w:rFonts w:cs="Times New Roman"/>
          <w:i/>
          <w:iCs/>
          <w:noProof/>
          <w:szCs w:val="24"/>
        </w:rPr>
        <w:t>Fundamentals of Computational Neuroscience</w:t>
      </w:r>
      <w:r w:rsidRPr="00703A11">
        <w:rPr>
          <w:rFonts w:cs="Times New Roman"/>
          <w:noProof/>
          <w:szCs w:val="24"/>
        </w:rPr>
        <w:t>.</w:t>
      </w:r>
    </w:p>
    <w:p w14:paraId="1852F40D"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4. </w:t>
      </w:r>
      <w:r w:rsidRPr="00703A11">
        <w:rPr>
          <w:rFonts w:cs="Times New Roman"/>
          <w:noProof/>
          <w:szCs w:val="24"/>
        </w:rPr>
        <w:tab/>
        <w:t>Enger R, Tang W, Vindedal GF, et al. Dynamics of Ionic Shifts in Cortical Spreading Depression. 2015;(November):4469-4476. doi:10.1093/cercor/bhv054</w:t>
      </w:r>
    </w:p>
    <w:p w14:paraId="41695045"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5. </w:t>
      </w:r>
      <w:r w:rsidRPr="00703A11">
        <w:rPr>
          <w:rFonts w:cs="Times New Roman"/>
          <w:noProof/>
          <w:szCs w:val="24"/>
        </w:rPr>
        <w:tab/>
        <w:t>Raimondo J V, Burman RJ, Katz AA, Akerman CJ, Raimondo J V. Ion dynamics during seizures. 2015;9(October):1-14. doi:10.3389/fncel.2015.00419</w:t>
      </w:r>
    </w:p>
    <w:p w14:paraId="00392DBA"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6. </w:t>
      </w:r>
      <w:r w:rsidRPr="00703A11">
        <w:rPr>
          <w:rFonts w:cs="Times New Roman"/>
          <w:noProof/>
          <w:szCs w:val="24"/>
        </w:rPr>
        <w:tab/>
        <w:t xml:space="preserve">Hammond C. </w:t>
      </w:r>
      <w:r w:rsidRPr="00703A11">
        <w:rPr>
          <w:rFonts w:cs="Times New Roman"/>
          <w:i/>
          <w:iCs/>
          <w:noProof/>
          <w:szCs w:val="24"/>
        </w:rPr>
        <w:t>Cellular Neurophysiology</w:t>
      </w:r>
      <w:r w:rsidRPr="00703A11">
        <w:rPr>
          <w:rFonts w:cs="Times New Roman"/>
          <w:noProof/>
          <w:szCs w:val="24"/>
        </w:rPr>
        <w:t>. Vol 480.; 1994. doi:10.1113/jphysiol.1994.sp020392</w:t>
      </w:r>
    </w:p>
    <w:p w14:paraId="2C9BF710"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lastRenderedPageBreak/>
        <w:t xml:space="preserve">17. </w:t>
      </w:r>
      <w:r w:rsidRPr="00703A11">
        <w:rPr>
          <w:rFonts w:cs="Times New Roman"/>
          <w:noProof/>
          <w:szCs w:val="24"/>
        </w:rPr>
        <w:tab/>
        <w:t xml:space="preserve">Kay AR. How cells can control their size by pumping ions. </w:t>
      </w:r>
      <w:r w:rsidRPr="00703A11">
        <w:rPr>
          <w:rFonts w:cs="Times New Roman"/>
          <w:i/>
          <w:iCs/>
          <w:noProof/>
          <w:szCs w:val="24"/>
        </w:rPr>
        <w:t>Front Cell Dev Biol</w:t>
      </w:r>
      <w:r w:rsidRPr="00703A11">
        <w:rPr>
          <w:rFonts w:cs="Times New Roman"/>
          <w:noProof/>
          <w:szCs w:val="24"/>
        </w:rPr>
        <w:t>. 2017;5(MAY):1-14. doi:10.3389/fcell.2017.00041</w:t>
      </w:r>
    </w:p>
    <w:p w14:paraId="7661E705"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8. </w:t>
      </w:r>
      <w:r w:rsidRPr="00703A11">
        <w:rPr>
          <w:rFonts w:cs="Times New Roman"/>
          <w:noProof/>
          <w:szCs w:val="24"/>
        </w:rPr>
        <w:tab/>
        <w:t xml:space="preserve">Blaustein M, Kao J, Matteson D. </w:t>
      </w:r>
      <w:r w:rsidRPr="00703A11">
        <w:rPr>
          <w:rFonts w:cs="Times New Roman"/>
          <w:i/>
          <w:iCs/>
          <w:noProof/>
          <w:szCs w:val="24"/>
        </w:rPr>
        <w:t>Cellular Physiology and Neurophysiology</w:t>
      </w:r>
      <w:r w:rsidRPr="00703A11">
        <w:rPr>
          <w:rFonts w:cs="Times New Roman"/>
          <w:noProof/>
          <w:szCs w:val="24"/>
        </w:rPr>
        <w:t>. 2nd ed. Philadelphia; 2012.</w:t>
      </w:r>
    </w:p>
    <w:p w14:paraId="24E89A9D"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9. </w:t>
      </w:r>
      <w:r w:rsidRPr="00703A11">
        <w:rPr>
          <w:rFonts w:cs="Times New Roman"/>
          <w:noProof/>
          <w:szCs w:val="24"/>
        </w:rPr>
        <w:tab/>
        <w:t>Dusterwald KM, Currin CB, Burman RJ, Akerman CJ, Kay AR, Raimondo J V. Biophysical models reveal the relative importance of transporter proteins and impermeant anions in chloride homeostasis. 2018:1-30.</w:t>
      </w:r>
    </w:p>
    <w:p w14:paraId="0A802CD0"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0. </w:t>
      </w:r>
      <w:r w:rsidRPr="00703A11">
        <w:rPr>
          <w:rFonts w:cs="Times New Roman"/>
          <w:noProof/>
          <w:szCs w:val="24"/>
        </w:rPr>
        <w:tab/>
        <w:t xml:space="preserve">Elkin BS, Shaik MA, Morrison B. </w:t>
      </w:r>
      <w:r w:rsidRPr="00703A11">
        <w:rPr>
          <w:rFonts w:cs="Times New Roman"/>
          <w:i/>
          <w:iCs/>
          <w:noProof/>
          <w:szCs w:val="24"/>
        </w:rPr>
        <w:t>Fixed Negative Charge and the Donnan Effect: A Description of the Driving Forces Associated with Brain Tissue Swelling and Oedema</w:t>
      </w:r>
      <w:r w:rsidRPr="00703A11">
        <w:rPr>
          <w:rFonts w:cs="Times New Roman"/>
          <w:noProof/>
          <w:szCs w:val="24"/>
        </w:rPr>
        <w:t>. Vol 368.; 2010. doi:10.1098/rsta.2009.0223</w:t>
      </w:r>
    </w:p>
    <w:p w14:paraId="7243EEBE"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1. </w:t>
      </w:r>
      <w:r w:rsidRPr="00703A11">
        <w:rPr>
          <w:rFonts w:cs="Times New Roman"/>
          <w:noProof/>
          <w:szCs w:val="24"/>
        </w:rPr>
        <w:tab/>
        <w:t xml:space="preserve">Goedert M, Eisenberg DS, Crowther RA. Propagation of Tau Aggregates and Neurodegeneration. </w:t>
      </w:r>
      <w:r w:rsidRPr="00703A11">
        <w:rPr>
          <w:rFonts w:cs="Times New Roman"/>
          <w:i/>
          <w:iCs/>
          <w:noProof/>
          <w:szCs w:val="24"/>
        </w:rPr>
        <w:t>Annu Rev Neurosci</w:t>
      </w:r>
      <w:r w:rsidRPr="00703A11">
        <w:rPr>
          <w:rFonts w:cs="Times New Roman"/>
          <w:noProof/>
          <w:szCs w:val="24"/>
        </w:rPr>
        <w:t>. 2017;40:189-210. doi:10.1146/annurev-neuro-072116-031153</w:t>
      </w:r>
    </w:p>
    <w:p w14:paraId="332ADE4B" w14:textId="77777777" w:rsidR="00703A11" w:rsidRPr="00703A11" w:rsidRDefault="00703A11" w:rsidP="00703A11">
      <w:pPr>
        <w:widowControl w:val="0"/>
        <w:autoSpaceDE w:val="0"/>
        <w:autoSpaceDN w:val="0"/>
        <w:adjustRightInd w:val="0"/>
        <w:spacing w:line="240" w:lineRule="auto"/>
        <w:ind w:left="640" w:hanging="640"/>
        <w:rPr>
          <w:noProof/>
        </w:rPr>
      </w:pPr>
      <w:r w:rsidRPr="00703A11">
        <w:rPr>
          <w:rFonts w:cs="Times New Roman"/>
          <w:noProof/>
          <w:szCs w:val="24"/>
        </w:rPr>
        <w:t xml:space="preserve">22. </w:t>
      </w:r>
      <w:r w:rsidRPr="00703A11">
        <w:rPr>
          <w:rFonts w:cs="Times New Roman"/>
          <w:noProof/>
          <w:szCs w:val="24"/>
        </w:rPr>
        <w:tab/>
        <w:t xml:space="preserve">Schaffert LN, Carter WG. Do post-translational modifications influence protein aggregation in neurodegenerative diseases: A systematic review. </w:t>
      </w:r>
      <w:r w:rsidRPr="00703A11">
        <w:rPr>
          <w:rFonts w:cs="Times New Roman"/>
          <w:i/>
          <w:iCs/>
          <w:noProof/>
          <w:szCs w:val="24"/>
        </w:rPr>
        <w:t>Brain Sci</w:t>
      </w:r>
      <w:r w:rsidRPr="00703A11">
        <w:rPr>
          <w:rFonts w:cs="Times New Roman"/>
          <w:noProof/>
          <w:szCs w:val="24"/>
        </w:rPr>
        <w:t>. 2020;10(4):1-37. doi:10.3390/brainsci10040232</w:t>
      </w:r>
    </w:p>
    <w:p w14:paraId="7C35FC22" w14:textId="307BD7AA" w:rsidR="005E4B25" w:rsidRDefault="00AF68E2" w:rsidP="00133FC4">
      <w:pPr>
        <w:widowControl w:val="0"/>
        <w:autoSpaceDE w:val="0"/>
        <w:autoSpaceDN w:val="0"/>
        <w:adjustRightInd w:val="0"/>
        <w:spacing w:line="240" w:lineRule="auto"/>
        <w:ind w:left="640" w:hanging="640"/>
      </w:pPr>
      <w:r w:rsidRPr="00AC1E87">
        <w:fldChar w:fldCharType="end"/>
      </w:r>
    </w:p>
    <w:sectPr w:rsidR="005E4B25" w:rsidSect="004D04AE">
      <w:headerReference w:type="default" r:id="rId9"/>
      <w:footerReference w:type="default" r:id="rId1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C60B3D" w14:textId="77777777" w:rsidR="00174325" w:rsidRDefault="00174325">
      <w:pPr>
        <w:spacing w:before="0" w:after="0" w:line="240" w:lineRule="auto"/>
      </w:pPr>
      <w:r>
        <w:separator/>
      </w:r>
    </w:p>
  </w:endnote>
  <w:endnote w:type="continuationSeparator" w:id="0">
    <w:p w14:paraId="339C53E8" w14:textId="77777777" w:rsidR="00174325" w:rsidRDefault="0017432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844052"/>
      <w:docPartObj>
        <w:docPartGallery w:val="Page Numbers (Bottom of Page)"/>
        <w:docPartUnique/>
      </w:docPartObj>
    </w:sdtPr>
    <w:sdtEndPr>
      <w:rPr>
        <w:noProof/>
      </w:rPr>
    </w:sdtEndPr>
    <w:sdtContent>
      <w:p w14:paraId="2B3A3227" w14:textId="6B71FAD2" w:rsidR="00F25652" w:rsidRDefault="00F256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22952" w14:textId="77777777" w:rsidR="00F25652" w:rsidRDefault="00F25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A792D" w14:textId="77777777" w:rsidR="00174325" w:rsidRDefault="00174325">
      <w:pPr>
        <w:spacing w:before="0" w:after="0" w:line="240" w:lineRule="auto"/>
      </w:pPr>
      <w:r>
        <w:separator/>
      </w:r>
    </w:p>
  </w:footnote>
  <w:footnote w:type="continuationSeparator" w:id="0">
    <w:p w14:paraId="4BA44666" w14:textId="77777777" w:rsidR="00174325" w:rsidRDefault="00174325">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5D2E2" w14:textId="62DF9932" w:rsidR="00F25652" w:rsidRDefault="00F25652">
    <w:pPr>
      <w:pStyle w:val="Header"/>
    </w:pPr>
    <w:r>
      <w:t>EF Shorer</w:t>
    </w:r>
    <w:r>
      <w:tab/>
      <w:t>Research Proposal</w:t>
    </w:r>
    <w:r>
      <w:tab/>
      <w:t>MSc (Med)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358A2"/>
    <w:multiLevelType w:val="hybridMultilevel"/>
    <w:tmpl w:val="FBBE6938"/>
    <w:lvl w:ilvl="0" w:tplc="FB6867A0">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B6C24BB"/>
    <w:multiLevelType w:val="hybridMultilevel"/>
    <w:tmpl w:val="89367220"/>
    <w:lvl w:ilvl="0" w:tplc="D23C0078">
      <w:start w:val="1"/>
      <w:numFmt w:val="bullet"/>
      <w:lvlText w:val="•"/>
      <w:lvlJc w:val="left"/>
      <w:pPr>
        <w:tabs>
          <w:tab w:val="num" w:pos="720"/>
        </w:tabs>
        <w:ind w:left="720" w:hanging="360"/>
      </w:pPr>
      <w:rPr>
        <w:rFonts w:ascii="Arial" w:hAnsi="Arial" w:hint="default"/>
      </w:rPr>
    </w:lvl>
    <w:lvl w:ilvl="1" w:tplc="6C76590E" w:tentative="1">
      <w:start w:val="1"/>
      <w:numFmt w:val="bullet"/>
      <w:lvlText w:val="•"/>
      <w:lvlJc w:val="left"/>
      <w:pPr>
        <w:tabs>
          <w:tab w:val="num" w:pos="1440"/>
        </w:tabs>
        <w:ind w:left="1440" w:hanging="360"/>
      </w:pPr>
      <w:rPr>
        <w:rFonts w:ascii="Arial" w:hAnsi="Arial" w:hint="default"/>
      </w:rPr>
    </w:lvl>
    <w:lvl w:ilvl="2" w:tplc="F3EA10EC" w:tentative="1">
      <w:start w:val="1"/>
      <w:numFmt w:val="bullet"/>
      <w:lvlText w:val="•"/>
      <w:lvlJc w:val="left"/>
      <w:pPr>
        <w:tabs>
          <w:tab w:val="num" w:pos="2160"/>
        </w:tabs>
        <w:ind w:left="2160" w:hanging="360"/>
      </w:pPr>
      <w:rPr>
        <w:rFonts w:ascii="Arial" w:hAnsi="Arial" w:hint="default"/>
      </w:rPr>
    </w:lvl>
    <w:lvl w:ilvl="3" w:tplc="78024860" w:tentative="1">
      <w:start w:val="1"/>
      <w:numFmt w:val="bullet"/>
      <w:lvlText w:val="•"/>
      <w:lvlJc w:val="left"/>
      <w:pPr>
        <w:tabs>
          <w:tab w:val="num" w:pos="2880"/>
        </w:tabs>
        <w:ind w:left="2880" w:hanging="360"/>
      </w:pPr>
      <w:rPr>
        <w:rFonts w:ascii="Arial" w:hAnsi="Arial" w:hint="default"/>
      </w:rPr>
    </w:lvl>
    <w:lvl w:ilvl="4" w:tplc="12EEAB1E" w:tentative="1">
      <w:start w:val="1"/>
      <w:numFmt w:val="bullet"/>
      <w:lvlText w:val="•"/>
      <w:lvlJc w:val="left"/>
      <w:pPr>
        <w:tabs>
          <w:tab w:val="num" w:pos="3600"/>
        </w:tabs>
        <w:ind w:left="3600" w:hanging="360"/>
      </w:pPr>
      <w:rPr>
        <w:rFonts w:ascii="Arial" w:hAnsi="Arial" w:hint="default"/>
      </w:rPr>
    </w:lvl>
    <w:lvl w:ilvl="5" w:tplc="31922F98" w:tentative="1">
      <w:start w:val="1"/>
      <w:numFmt w:val="bullet"/>
      <w:lvlText w:val="•"/>
      <w:lvlJc w:val="left"/>
      <w:pPr>
        <w:tabs>
          <w:tab w:val="num" w:pos="4320"/>
        </w:tabs>
        <w:ind w:left="4320" w:hanging="360"/>
      </w:pPr>
      <w:rPr>
        <w:rFonts w:ascii="Arial" w:hAnsi="Arial" w:hint="default"/>
      </w:rPr>
    </w:lvl>
    <w:lvl w:ilvl="6" w:tplc="6A0A88CE" w:tentative="1">
      <w:start w:val="1"/>
      <w:numFmt w:val="bullet"/>
      <w:lvlText w:val="•"/>
      <w:lvlJc w:val="left"/>
      <w:pPr>
        <w:tabs>
          <w:tab w:val="num" w:pos="5040"/>
        </w:tabs>
        <w:ind w:left="5040" w:hanging="360"/>
      </w:pPr>
      <w:rPr>
        <w:rFonts w:ascii="Arial" w:hAnsi="Arial" w:hint="default"/>
      </w:rPr>
    </w:lvl>
    <w:lvl w:ilvl="7" w:tplc="B350B5C4" w:tentative="1">
      <w:start w:val="1"/>
      <w:numFmt w:val="bullet"/>
      <w:lvlText w:val="•"/>
      <w:lvlJc w:val="left"/>
      <w:pPr>
        <w:tabs>
          <w:tab w:val="num" w:pos="5760"/>
        </w:tabs>
        <w:ind w:left="5760" w:hanging="360"/>
      </w:pPr>
      <w:rPr>
        <w:rFonts w:ascii="Arial" w:hAnsi="Arial" w:hint="default"/>
      </w:rPr>
    </w:lvl>
    <w:lvl w:ilvl="8" w:tplc="9BBA9AB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056E08"/>
    <w:multiLevelType w:val="hybridMultilevel"/>
    <w:tmpl w:val="F67EEF80"/>
    <w:lvl w:ilvl="0" w:tplc="989E729E">
      <w:start w:val="1"/>
      <w:numFmt w:val="bullet"/>
      <w:lvlText w:val="•"/>
      <w:lvlJc w:val="left"/>
      <w:pPr>
        <w:tabs>
          <w:tab w:val="num" w:pos="720"/>
        </w:tabs>
        <w:ind w:left="720" w:hanging="360"/>
      </w:pPr>
      <w:rPr>
        <w:rFonts w:ascii="Arial" w:hAnsi="Arial" w:hint="default"/>
      </w:rPr>
    </w:lvl>
    <w:lvl w:ilvl="1" w:tplc="868ACC38" w:tentative="1">
      <w:start w:val="1"/>
      <w:numFmt w:val="bullet"/>
      <w:lvlText w:val="•"/>
      <w:lvlJc w:val="left"/>
      <w:pPr>
        <w:tabs>
          <w:tab w:val="num" w:pos="1440"/>
        </w:tabs>
        <w:ind w:left="1440" w:hanging="360"/>
      </w:pPr>
      <w:rPr>
        <w:rFonts w:ascii="Arial" w:hAnsi="Arial" w:hint="default"/>
      </w:rPr>
    </w:lvl>
    <w:lvl w:ilvl="2" w:tplc="250A4FFC" w:tentative="1">
      <w:start w:val="1"/>
      <w:numFmt w:val="bullet"/>
      <w:lvlText w:val="•"/>
      <w:lvlJc w:val="left"/>
      <w:pPr>
        <w:tabs>
          <w:tab w:val="num" w:pos="2160"/>
        </w:tabs>
        <w:ind w:left="2160" w:hanging="360"/>
      </w:pPr>
      <w:rPr>
        <w:rFonts w:ascii="Arial" w:hAnsi="Arial" w:hint="default"/>
      </w:rPr>
    </w:lvl>
    <w:lvl w:ilvl="3" w:tplc="EF66BA2C" w:tentative="1">
      <w:start w:val="1"/>
      <w:numFmt w:val="bullet"/>
      <w:lvlText w:val="•"/>
      <w:lvlJc w:val="left"/>
      <w:pPr>
        <w:tabs>
          <w:tab w:val="num" w:pos="2880"/>
        </w:tabs>
        <w:ind w:left="2880" w:hanging="360"/>
      </w:pPr>
      <w:rPr>
        <w:rFonts w:ascii="Arial" w:hAnsi="Arial" w:hint="default"/>
      </w:rPr>
    </w:lvl>
    <w:lvl w:ilvl="4" w:tplc="D2B04A2C" w:tentative="1">
      <w:start w:val="1"/>
      <w:numFmt w:val="bullet"/>
      <w:lvlText w:val="•"/>
      <w:lvlJc w:val="left"/>
      <w:pPr>
        <w:tabs>
          <w:tab w:val="num" w:pos="3600"/>
        </w:tabs>
        <w:ind w:left="3600" w:hanging="360"/>
      </w:pPr>
      <w:rPr>
        <w:rFonts w:ascii="Arial" w:hAnsi="Arial" w:hint="default"/>
      </w:rPr>
    </w:lvl>
    <w:lvl w:ilvl="5" w:tplc="CAEEC7DA" w:tentative="1">
      <w:start w:val="1"/>
      <w:numFmt w:val="bullet"/>
      <w:lvlText w:val="•"/>
      <w:lvlJc w:val="left"/>
      <w:pPr>
        <w:tabs>
          <w:tab w:val="num" w:pos="4320"/>
        </w:tabs>
        <w:ind w:left="4320" w:hanging="360"/>
      </w:pPr>
      <w:rPr>
        <w:rFonts w:ascii="Arial" w:hAnsi="Arial" w:hint="default"/>
      </w:rPr>
    </w:lvl>
    <w:lvl w:ilvl="6" w:tplc="A69E6D58" w:tentative="1">
      <w:start w:val="1"/>
      <w:numFmt w:val="bullet"/>
      <w:lvlText w:val="•"/>
      <w:lvlJc w:val="left"/>
      <w:pPr>
        <w:tabs>
          <w:tab w:val="num" w:pos="5040"/>
        </w:tabs>
        <w:ind w:left="5040" w:hanging="360"/>
      </w:pPr>
      <w:rPr>
        <w:rFonts w:ascii="Arial" w:hAnsi="Arial" w:hint="default"/>
      </w:rPr>
    </w:lvl>
    <w:lvl w:ilvl="7" w:tplc="2DB6ED56" w:tentative="1">
      <w:start w:val="1"/>
      <w:numFmt w:val="bullet"/>
      <w:lvlText w:val="•"/>
      <w:lvlJc w:val="left"/>
      <w:pPr>
        <w:tabs>
          <w:tab w:val="num" w:pos="5760"/>
        </w:tabs>
        <w:ind w:left="5760" w:hanging="360"/>
      </w:pPr>
      <w:rPr>
        <w:rFonts w:ascii="Arial" w:hAnsi="Arial" w:hint="default"/>
      </w:rPr>
    </w:lvl>
    <w:lvl w:ilvl="8" w:tplc="C26E6D3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A93F0C"/>
    <w:multiLevelType w:val="hybridMultilevel"/>
    <w:tmpl w:val="BDE6D4E0"/>
    <w:lvl w:ilvl="0" w:tplc="4760A8A8">
      <w:start w:val="1"/>
      <w:numFmt w:val="bullet"/>
      <w:lvlText w:val="•"/>
      <w:lvlJc w:val="left"/>
      <w:pPr>
        <w:tabs>
          <w:tab w:val="num" w:pos="720"/>
        </w:tabs>
        <w:ind w:left="720" w:hanging="360"/>
      </w:pPr>
      <w:rPr>
        <w:rFonts w:ascii="Arial" w:hAnsi="Arial" w:hint="default"/>
      </w:rPr>
    </w:lvl>
    <w:lvl w:ilvl="1" w:tplc="D53CE1B2" w:tentative="1">
      <w:start w:val="1"/>
      <w:numFmt w:val="bullet"/>
      <w:lvlText w:val="•"/>
      <w:lvlJc w:val="left"/>
      <w:pPr>
        <w:tabs>
          <w:tab w:val="num" w:pos="1440"/>
        </w:tabs>
        <w:ind w:left="1440" w:hanging="360"/>
      </w:pPr>
      <w:rPr>
        <w:rFonts w:ascii="Arial" w:hAnsi="Arial" w:hint="default"/>
      </w:rPr>
    </w:lvl>
    <w:lvl w:ilvl="2" w:tplc="27624C64" w:tentative="1">
      <w:start w:val="1"/>
      <w:numFmt w:val="bullet"/>
      <w:lvlText w:val="•"/>
      <w:lvlJc w:val="left"/>
      <w:pPr>
        <w:tabs>
          <w:tab w:val="num" w:pos="2160"/>
        </w:tabs>
        <w:ind w:left="2160" w:hanging="360"/>
      </w:pPr>
      <w:rPr>
        <w:rFonts w:ascii="Arial" w:hAnsi="Arial" w:hint="default"/>
      </w:rPr>
    </w:lvl>
    <w:lvl w:ilvl="3" w:tplc="223CBDB8" w:tentative="1">
      <w:start w:val="1"/>
      <w:numFmt w:val="bullet"/>
      <w:lvlText w:val="•"/>
      <w:lvlJc w:val="left"/>
      <w:pPr>
        <w:tabs>
          <w:tab w:val="num" w:pos="2880"/>
        </w:tabs>
        <w:ind w:left="2880" w:hanging="360"/>
      </w:pPr>
      <w:rPr>
        <w:rFonts w:ascii="Arial" w:hAnsi="Arial" w:hint="default"/>
      </w:rPr>
    </w:lvl>
    <w:lvl w:ilvl="4" w:tplc="B7C6CE28" w:tentative="1">
      <w:start w:val="1"/>
      <w:numFmt w:val="bullet"/>
      <w:lvlText w:val="•"/>
      <w:lvlJc w:val="left"/>
      <w:pPr>
        <w:tabs>
          <w:tab w:val="num" w:pos="3600"/>
        </w:tabs>
        <w:ind w:left="3600" w:hanging="360"/>
      </w:pPr>
      <w:rPr>
        <w:rFonts w:ascii="Arial" w:hAnsi="Arial" w:hint="default"/>
      </w:rPr>
    </w:lvl>
    <w:lvl w:ilvl="5" w:tplc="571C281E" w:tentative="1">
      <w:start w:val="1"/>
      <w:numFmt w:val="bullet"/>
      <w:lvlText w:val="•"/>
      <w:lvlJc w:val="left"/>
      <w:pPr>
        <w:tabs>
          <w:tab w:val="num" w:pos="4320"/>
        </w:tabs>
        <w:ind w:left="4320" w:hanging="360"/>
      </w:pPr>
      <w:rPr>
        <w:rFonts w:ascii="Arial" w:hAnsi="Arial" w:hint="default"/>
      </w:rPr>
    </w:lvl>
    <w:lvl w:ilvl="6" w:tplc="6E2A9ADE" w:tentative="1">
      <w:start w:val="1"/>
      <w:numFmt w:val="bullet"/>
      <w:lvlText w:val="•"/>
      <w:lvlJc w:val="left"/>
      <w:pPr>
        <w:tabs>
          <w:tab w:val="num" w:pos="5040"/>
        </w:tabs>
        <w:ind w:left="5040" w:hanging="360"/>
      </w:pPr>
      <w:rPr>
        <w:rFonts w:ascii="Arial" w:hAnsi="Arial" w:hint="default"/>
      </w:rPr>
    </w:lvl>
    <w:lvl w:ilvl="7" w:tplc="DFDC741E" w:tentative="1">
      <w:start w:val="1"/>
      <w:numFmt w:val="bullet"/>
      <w:lvlText w:val="•"/>
      <w:lvlJc w:val="left"/>
      <w:pPr>
        <w:tabs>
          <w:tab w:val="num" w:pos="5760"/>
        </w:tabs>
        <w:ind w:left="5760" w:hanging="360"/>
      </w:pPr>
      <w:rPr>
        <w:rFonts w:ascii="Arial" w:hAnsi="Arial" w:hint="default"/>
      </w:rPr>
    </w:lvl>
    <w:lvl w:ilvl="8" w:tplc="45703BF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758A0D1F"/>
    <w:multiLevelType w:val="hybridMultilevel"/>
    <w:tmpl w:val="46F23CD6"/>
    <w:lvl w:ilvl="0" w:tplc="29E23B3E">
      <w:start w:val="1"/>
      <w:numFmt w:val="bullet"/>
      <w:lvlText w:val="•"/>
      <w:lvlJc w:val="left"/>
      <w:pPr>
        <w:tabs>
          <w:tab w:val="num" w:pos="720"/>
        </w:tabs>
        <w:ind w:left="720" w:hanging="360"/>
      </w:pPr>
      <w:rPr>
        <w:rFonts w:ascii="Arial" w:hAnsi="Arial" w:hint="default"/>
      </w:rPr>
    </w:lvl>
    <w:lvl w:ilvl="1" w:tplc="43962EC6" w:tentative="1">
      <w:start w:val="1"/>
      <w:numFmt w:val="bullet"/>
      <w:lvlText w:val="•"/>
      <w:lvlJc w:val="left"/>
      <w:pPr>
        <w:tabs>
          <w:tab w:val="num" w:pos="1440"/>
        </w:tabs>
        <w:ind w:left="1440" w:hanging="360"/>
      </w:pPr>
      <w:rPr>
        <w:rFonts w:ascii="Arial" w:hAnsi="Arial" w:hint="default"/>
      </w:rPr>
    </w:lvl>
    <w:lvl w:ilvl="2" w:tplc="A82043F8" w:tentative="1">
      <w:start w:val="1"/>
      <w:numFmt w:val="bullet"/>
      <w:lvlText w:val="•"/>
      <w:lvlJc w:val="left"/>
      <w:pPr>
        <w:tabs>
          <w:tab w:val="num" w:pos="2160"/>
        </w:tabs>
        <w:ind w:left="2160" w:hanging="360"/>
      </w:pPr>
      <w:rPr>
        <w:rFonts w:ascii="Arial" w:hAnsi="Arial" w:hint="default"/>
      </w:rPr>
    </w:lvl>
    <w:lvl w:ilvl="3" w:tplc="1744D766" w:tentative="1">
      <w:start w:val="1"/>
      <w:numFmt w:val="bullet"/>
      <w:lvlText w:val="•"/>
      <w:lvlJc w:val="left"/>
      <w:pPr>
        <w:tabs>
          <w:tab w:val="num" w:pos="2880"/>
        </w:tabs>
        <w:ind w:left="2880" w:hanging="360"/>
      </w:pPr>
      <w:rPr>
        <w:rFonts w:ascii="Arial" w:hAnsi="Arial" w:hint="default"/>
      </w:rPr>
    </w:lvl>
    <w:lvl w:ilvl="4" w:tplc="2536F514" w:tentative="1">
      <w:start w:val="1"/>
      <w:numFmt w:val="bullet"/>
      <w:lvlText w:val="•"/>
      <w:lvlJc w:val="left"/>
      <w:pPr>
        <w:tabs>
          <w:tab w:val="num" w:pos="3600"/>
        </w:tabs>
        <w:ind w:left="3600" w:hanging="360"/>
      </w:pPr>
      <w:rPr>
        <w:rFonts w:ascii="Arial" w:hAnsi="Arial" w:hint="default"/>
      </w:rPr>
    </w:lvl>
    <w:lvl w:ilvl="5" w:tplc="A1BC3D28" w:tentative="1">
      <w:start w:val="1"/>
      <w:numFmt w:val="bullet"/>
      <w:lvlText w:val="•"/>
      <w:lvlJc w:val="left"/>
      <w:pPr>
        <w:tabs>
          <w:tab w:val="num" w:pos="4320"/>
        </w:tabs>
        <w:ind w:left="4320" w:hanging="360"/>
      </w:pPr>
      <w:rPr>
        <w:rFonts w:ascii="Arial" w:hAnsi="Arial" w:hint="default"/>
      </w:rPr>
    </w:lvl>
    <w:lvl w:ilvl="6" w:tplc="72C8BC9A" w:tentative="1">
      <w:start w:val="1"/>
      <w:numFmt w:val="bullet"/>
      <w:lvlText w:val="•"/>
      <w:lvlJc w:val="left"/>
      <w:pPr>
        <w:tabs>
          <w:tab w:val="num" w:pos="5040"/>
        </w:tabs>
        <w:ind w:left="5040" w:hanging="360"/>
      </w:pPr>
      <w:rPr>
        <w:rFonts w:ascii="Arial" w:hAnsi="Arial" w:hint="default"/>
      </w:rPr>
    </w:lvl>
    <w:lvl w:ilvl="7" w:tplc="EF32F9A2" w:tentative="1">
      <w:start w:val="1"/>
      <w:numFmt w:val="bullet"/>
      <w:lvlText w:val="•"/>
      <w:lvlJc w:val="left"/>
      <w:pPr>
        <w:tabs>
          <w:tab w:val="num" w:pos="5760"/>
        </w:tabs>
        <w:ind w:left="5760" w:hanging="360"/>
      </w:pPr>
      <w:rPr>
        <w:rFonts w:ascii="Arial" w:hAnsi="Arial" w:hint="default"/>
      </w:rPr>
    </w:lvl>
    <w:lvl w:ilvl="8" w:tplc="450065C0"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0"/>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00056"/>
    <w:rsid w:val="00007BC1"/>
    <w:rsid w:val="00037047"/>
    <w:rsid w:val="000434F1"/>
    <w:rsid w:val="00085B39"/>
    <w:rsid w:val="00086C6C"/>
    <w:rsid w:val="000878C9"/>
    <w:rsid w:val="000910CD"/>
    <w:rsid w:val="000B64FE"/>
    <w:rsid w:val="000C16BB"/>
    <w:rsid w:val="000E1C46"/>
    <w:rsid w:val="001053FE"/>
    <w:rsid w:val="0011060E"/>
    <w:rsid w:val="00114E84"/>
    <w:rsid w:val="001266A9"/>
    <w:rsid w:val="00133FC4"/>
    <w:rsid w:val="00143959"/>
    <w:rsid w:val="00155F06"/>
    <w:rsid w:val="0016022D"/>
    <w:rsid w:val="00174325"/>
    <w:rsid w:val="001761B9"/>
    <w:rsid w:val="00191E21"/>
    <w:rsid w:val="00193960"/>
    <w:rsid w:val="001D0FBC"/>
    <w:rsid w:val="001D4172"/>
    <w:rsid w:val="001E784A"/>
    <w:rsid w:val="001F0BC4"/>
    <w:rsid w:val="002320DA"/>
    <w:rsid w:val="002464D3"/>
    <w:rsid w:val="00264909"/>
    <w:rsid w:val="002A1A13"/>
    <w:rsid w:val="002A48E8"/>
    <w:rsid w:val="002C18C9"/>
    <w:rsid w:val="002F6DB8"/>
    <w:rsid w:val="002F7A04"/>
    <w:rsid w:val="00307183"/>
    <w:rsid w:val="00315473"/>
    <w:rsid w:val="00362D54"/>
    <w:rsid w:val="003674FF"/>
    <w:rsid w:val="0039431E"/>
    <w:rsid w:val="003D61B4"/>
    <w:rsid w:val="003E15CC"/>
    <w:rsid w:val="003E2C62"/>
    <w:rsid w:val="003F33B5"/>
    <w:rsid w:val="003F56A2"/>
    <w:rsid w:val="00402C5C"/>
    <w:rsid w:val="00414B71"/>
    <w:rsid w:val="004161F2"/>
    <w:rsid w:val="00425CD1"/>
    <w:rsid w:val="00445158"/>
    <w:rsid w:val="00467710"/>
    <w:rsid w:val="0049218F"/>
    <w:rsid w:val="004A5185"/>
    <w:rsid w:val="004D04AE"/>
    <w:rsid w:val="004D32B6"/>
    <w:rsid w:val="004F443C"/>
    <w:rsid w:val="004F6237"/>
    <w:rsid w:val="00517213"/>
    <w:rsid w:val="00523C06"/>
    <w:rsid w:val="00532E3C"/>
    <w:rsid w:val="00537F2F"/>
    <w:rsid w:val="00542995"/>
    <w:rsid w:val="005443BA"/>
    <w:rsid w:val="0055113F"/>
    <w:rsid w:val="00551DC6"/>
    <w:rsid w:val="005728A4"/>
    <w:rsid w:val="00594CCD"/>
    <w:rsid w:val="00596DFB"/>
    <w:rsid w:val="005A28D2"/>
    <w:rsid w:val="005A4C9F"/>
    <w:rsid w:val="005C5985"/>
    <w:rsid w:val="005D6A4C"/>
    <w:rsid w:val="005E2C32"/>
    <w:rsid w:val="005E2D79"/>
    <w:rsid w:val="005E4B25"/>
    <w:rsid w:val="00611FBB"/>
    <w:rsid w:val="0061284E"/>
    <w:rsid w:val="00657988"/>
    <w:rsid w:val="00662B56"/>
    <w:rsid w:val="00696026"/>
    <w:rsid w:val="006B7D26"/>
    <w:rsid w:val="006C42B4"/>
    <w:rsid w:val="006C76EE"/>
    <w:rsid w:val="006F2140"/>
    <w:rsid w:val="00703A11"/>
    <w:rsid w:val="00710EDD"/>
    <w:rsid w:val="00711226"/>
    <w:rsid w:val="0071129A"/>
    <w:rsid w:val="00722067"/>
    <w:rsid w:val="007303C7"/>
    <w:rsid w:val="00732B2B"/>
    <w:rsid w:val="007512CB"/>
    <w:rsid w:val="00755323"/>
    <w:rsid w:val="007723A9"/>
    <w:rsid w:val="007B41F5"/>
    <w:rsid w:val="007B751F"/>
    <w:rsid w:val="007E01D3"/>
    <w:rsid w:val="007E0631"/>
    <w:rsid w:val="007E234F"/>
    <w:rsid w:val="007F5710"/>
    <w:rsid w:val="007F71E2"/>
    <w:rsid w:val="00821AAB"/>
    <w:rsid w:val="00826C57"/>
    <w:rsid w:val="00832EEF"/>
    <w:rsid w:val="008500B7"/>
    <w:rsid w:val="00857120"/>
    <w:rsid w:val="00871F27"/>
    <w:rsid w:val="00884804"/>
    <w:rsid w:val="00897154"/>
    <w:rsid w:val="008C1807"/>
    <w:rsid w:val="008D44E9"/>
    <w:rsid w:val="008F55D4"/>
    <w:rsid w:val="00977F92"/>
    <w:rsid w:val="00997EE6"/>
    <w:rsid w:val="009B1110"/>
    <w:rsid w:val="009C425C"/>
    <w:rsid w:val="009D6793"/>
    <w:rsid w:val="009E0CD4"/>
    <w:rsid w:val="009F5FD3"/>
    <w:rsid w:val="00A10315"/>
    <w:rsid w:val="00A142DC"/>
    <w:rsid w:val="00A255DE"/>
    <w:rsid w:val="00A32376"/>
    <w:rsid w:val="00A63B85"/>
    <w:rsid w:val="00A7272E"/>
    <w:rsid w:val="00A7427A"/>
    <w:rsid w:val="00A938A9"/>
    <w:rsid w:val="00AC1E87"/>
    <w:rsid w:val="00AC6775"/>
    <w:rsid w:val="00AF68E2"/>
    <w:rsid w:val="00AF7E7E"/>
    <w:rsid w:val="00B0266C"/>
    <w:rsid w:val="00B02F40"/>
    <w:rsid w:val="00B12C04"/>
    <w:rsid w:val="00B22C80"/>
    <w:rsid w:val="00B47021"/>
    <w:rsid w:val="00B67D78"/>
    <w:rsid w:val="00B67F92"/>
    <w:rsid w:val="00B74AF1"/>
    <w:rsid w:val="00B8038B"/>
    <w:rsid w:val="00B80EB9"/>
    <w:rsid w:val="00BA1835"/>
    <w:rsid w:val="00BA5B51"/>
    <w:rsid w:val="00BC1539"/>
    <w:rsid w:val="00BD0319"/>
    <w:rsid w:val="00BD164D"/>
    <w:rsid w:val="00BE36DF"/>
    <w:rsid w:val="00BE5CFF"/>
    <w:rsid w:val="00C056FF"/>
    <w:rsid w:val="00C60DE3"/>
    <w:rsid w:val="00CB3022"/>
    <w:rsid w:val="00CB40FA"/>
    <w:rsid w:val="00CB5823"/>
    <w:rsid w:val="00CE1753"/>
    <w:rsid w:val="00CE3146"/>
    <w:rsid w:val="00CF36B4"/>
    <w:rsid w:val="00D0101D"/>
    <w:rsid w:val="00D02C5A"/>
    <w:rsid w:val="00D14934"/>
    <w:rsid w:val="00D231F2"/>
    <w:rsid w:val="00D330A6"/>
    <w:rsid w:val="00D56115"/>
    <w:rsid w:val="00D61A5E"/>
    <w:rsid w:val="00D74793"/>
    <w:rsid w:val="00DA5C4C"/>
    <w:rsid w:val="00DC0B2A"/>
    <w:rsid w:val="00DC7BFF"/>
    <w:rsid w:val="00DD4582"/>
    <w:rsid w:val="00DD663E"/>
    <w:rsid w:val="00DF03F9"/>
    <w:rsid w:val="00E01EEF"/>
    <w:rsid w:val="00E03CC5"/>
    <w:rsid w:val="00E266F1"/>
    <w:rsid w:val="00E27A40"/>
    <w:rsid w:val="00E94293"/>
    <w:rsid w:val="00F07ACB"/>
    <w:rsid w:val="00F25652"/>
    <w:rsid w:val="00F30E65"/>
    <w:rsid w:val="00F45876"/>
    <w:rsid w:val="00F5705C"/>
    <w:rsid w:val="00F734CC"/>
    <w:rsid w:val="00F84045"/>
    <w:rsid w:val="00FB3DEB"/>
    <w:rsid w:val="00FC7FE3"/>
    <w:rsid w:val="00FD301D"/>
    <w:rsid w:val="00FF491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000000" w:themeColor="background1"/>
      <w:spacing w:val="15"/>
      <w:shd w:val="clear" w:color="auto" w:fill="A8A8A8"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 w:type="paragraph" w:styleId="Header">
    <w:name w:val="header"/>
    <w:basedOn w:val="Normal"/>
    <w:link w:val="HeaderChar"/>
    <w:uiPriority w:val="99"/>
    <w:unhideWhenUsed/>
    <w:rsid w:val="00AC1E8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C1E87"/>
    <w:rPr>
      <w:rFonts w:ascii="Baskerville Old Face" w:eastAsiaTheme="minorEastAsia" w:hAnsi="Baskerville Old Face"/>
      <w:sz w:val="24"/>
      <w:szCs w:val="20"/>
    </w:rPr>
  </w:style>
  <w:style w:type="paragraph" w:styleId="Title">
    <w:name w:val="Title"/>
    <w:basedOn w:val="Normal"/>
    <w:next w:val="Normal"/>
    <w:link w:val="TitleChar"/>
    <w:uiPriority w:val="10"/>
    <w:qFormat/>
    <w:rsid w:val="00000056"/>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000056"/>
    <w:rPr>
      <w:rFonts w:asciiTheme="majorHAnsi" w:eastAsiaTheme="majorEastAsia" w:hAnsiTheme="majorHAnsi" w:cstheme="majorBidi"/>
      <w:caps/>
      <w:color w:val="A8A8A8" w:themeColor="accent1"/>
      <w:spacing w:val="10"/>
      <w:sz w:val="52"/>
      <w:szCs w:val="52"/>
    </w:rPr>
  </w:style>
  <w:style w:type="paragraph" w:styleId="BalloonText">
    <w:name w:val="Balloon Text"/>
    <w:basedOn w:val="Normal"/>
    <w:link w:val="BalloonTextChar"/>
    <w:uiPriority w:val="99"/>
    <w:semiHidden/>
    <w:unhideWhenUsed/>
    <w:rsid w:val="008F55D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5D4"/>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62D54"/>
    <w:rPr>
      <w:sz w:val="16"/>
      <w:szCs w:val="16"/>
    </w:rPr>
  </w:style>
  <w:style w:type="paragraph" w:styleId="CommentText">
    <w:name w:val="annotation text"/>
    <w:basedOn w:val="Normal"/>
    <w:link w:val="CommentTextChar"/>
    <w:uiPriority w:val="99"/>
    <w:semiHidden/>
    <w:unhideWhenUsed/>
    <w:rsid w:val="00362D54"/>
    <w:pPr>
      <w:spacing w:line="240" w:lineRule="auto"/>
    </w:pPr>
    <w:rPr>
      <w:sz w:val="20"/>
    </w:rPr>
  </w:style>
  <w:style w:type="character" w:customStyle="1" w:styleId="CommentTextChar">
    <w:name w:val="Comment Text Char"/>
    <w:basedOn w:val="DefaultParagraphFont"/>
    <w:link w:val="CommentText"/>
    <w:uiPriority w:val="99"/>
    <w:semiHidden/>
    <w:rsid w:val="00362D54"/>
    <w:rPr>
      <w:rFonts w:ascii="Baskerville Old Face" w:eastAsiaTheme="minorEastAsia" w:hAnsi="Baskerville Old Face"/>
      <w:sz w:val="20"/>
      <w:szCs w:val="20"/>
    </w:rPr>
  </w:style>
  <w:style w:type="paragraph" w:styleId="CommentSubject">
    <w:name w:val="annotation subject"/>
    <w:basedOn w:val="CommentText"/>
    <w:next w:val="CommentText"/>
    <w:link w:val="CommentSubjectChar"/>
    <w:uiPriority w:val="99"/>
    <w:semiHidden/>
    <w:unhideWhenUsed/>
    <w:rsid w:val="00362D54"/>
    <w:rPr>
      <w:b/>
      <w:bCs/>
    </w:rPr>
  </w:style>
  <w:style w:type="character" w:customStyle="1" w:styleId="CommentSubjectChar">
    <w:name w:val="Comment Subject Char"/>
    <w:basedOn w:val="CommentTextChar"/>
    <w:link w:val="CommentSubject"/>
    <w:uiPriority w:val="99"/>
    <w:semiHidden/>
    <w:rsid w:val="00362D54"/>
    <w:rPr>
      <w:rFonts w:ascii="Baskerville Old Face" w:eastAsiaTheme="minorEastAsia" w:hAnsi="Baskerville Old Face"/>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373225">
      <w:bodyDiv w:val="1"/>
      <w:marLeft w:val="0"/>
      <w:marRight w:val="0"/>
      <w:marTop w:val="0"/>
      <w:marBottom w:val="0"/>
      <w:divBdr>
        <w:top w:val="none" w:sz="0" w:space="0" w:color="auto"/>
        <w:left w:val="none" w:sz="0" w:space="0" w:color="auto"/>
        <w:bottom w:val="none" w:sz="0" w:space="0" w:color="auto"/>
        <w:right w:val="none" w:sz="0" w:space="0" w:color="auto"/>
      </w:divBdr>
      <w:divsChild>
        <w:div w:id="2098399021">
          <w:marLeft w:val="360"/>
          <w:marRight w:val="0"/>
          <w:marTop w:val="200"/>
          <w:marBottom w:val="0"/>
          <w:divBdr>
            <w:top w:val="none" w:sz="0" w:space="0" w:color="auto"/>
            <w:left w:val="none" w:sz="0" w:space="0" w:color="auto"/>
            <w:bottom w:val="none" w:sz="0" w:space="0" w:color="auto"/>
            <w:right w:val="none" w:sz="0" w:space="0" w:color="auto"/>
          </w:divBdr>
        </w:div>
        <w:div w:id="735666691">
          <w:marLeft w:val="1440"/>
          <w:marRight w:val="0"/>
          <w:marTop w:val="100"/>
          <w:marBottom w:val="0"/>
          <w:divBdr>
            <w:top w:val="none" w:sz="0" w:space="0" w:color="auto"/>
            <w:left w:val="none" w:sz="0" w:space="0" w:color="auto"/>
            <w:bottom w:val="none" w:sz="0" w:space="0" w:color="auto"/>
            <w:right w:val="none" w:sz="0" w:space="0" w:color="auto"/>
          </w:divBdr>
        </w:div>
        <w:div w:id="1395931239">
          <w:marLeft w:val="1440"/>
          <w:marRight w:val="0"/>
          <w:marTop w:val="100"/>
          <w:marBottom w:val="0"/>
          <w:divBdr>
            <w:top w:val="none" w:sz="0" w:space="0" w:color="auto"/>
            <w:left w:val="none" w:sz="0" w:space="0" w:color="auto"/>
            <w:bottom w:val="none" w:sz="0" w:space="0" w:color="auto"/>
            <w:right w:val="none" w:sz="0" w:space="0" w:color="auto"/>
          </w:divBdr>
        </w:div>
        <w:div w:id="486170788">
          <w:marLeft w:val="1440"/>
          <w:marRight w:val="0"/>
          <w:marTop w:val="100"/>
          <w:marBottom w:val="0"/>
          <w:divBdr>
            <w:top w:val="none" w:sz="0" w:space="0" w:color="auto"/>
            <w:left w:val="none" w:sz="0" w:space="0" w:color="auto"/>
            <w:bottom w:val="none" w:sz="0" w:space="0" w:color="auto"/>
            <w:right w:val="none" w:sz="0" w:space="0" w:color="auto"/>
          </w:divBdr>
        </w:div>
      </w:divsChild>
    </w:div>
    <w:div w:id="351613214">
      <w:bodyDiv w:val="1"/>
      <w:marLeft w:val="0"/>
      <w:marRight w:val="0"/>
      <w:marTop w:val="0"/>
      <w:marBottom w:val="0"/>
      <w:divBdr>
        <w:top w:val="none" w:sz="0" w:space="0" w:color="auto"/>
        <w:left w:val="none" w:sz="0" w:space="0" w:color="auto"/>
        <w:bottom w:val="none" w:sz="0" w:space="0" w:color="auto"/>
        <w:right w:val="none" w:sz="0" w:space="0" w:color="auto"/>
      </w:divBdr>
      <w:divsChild>
        <w:div w:id="908081070">
          <w:marLeft w:val="360"/>
          <w:marRight w:val="0"/>
          <w:marTop w:val="200"/>
          <w:marBottom w:val="0"/>
          <w:divBdr>
            <w:top w:val="none" w:sz="0" w:space="0" w:color="auto"/>
            <w:left w:val="none" w:sz="0" w:space="0" w:color="auto"/>
            <w:bottom w:val="none" w:sz="0" w:space="0" w:color="auto"/>
            <w:right w:val="none" w:sz="0" w:space="0" w:color="auto"/>
          </w:divBdr>
        </w:div>
      </w:divsChild>
    </w:div>
    <w:div w:id="1262029630">
      <w:bodyDiv w:val="1"/>
      <w:marLeft w:val="0"/>
      <w:marRight w:val="0"/>
      <w:marTop w:val="0"/>
      <w:marBottom w:val="0"/>
      <w:divBdr>
        <w:top w:val="none" w:sz="0" w:space="0" w:color="auto"/>
        <w:left w:val="none" w:sz="0" w:space="0" w:color="auto"/>
        <w:bottom w:val="none" w:sz="0" w:space="0" w:color="auto"/>
        <w:right w:val="none" w:sz="0" w:space="0" w:color="auto"/>
      </w:divBdr>
      <w:divsChild>
        <w:div w:id="2108310338">
          <w:marLeft w:val="360"/>
          <w:marRight w:val="0"/>
          <w:marTop w:val="200"/>
          <w:marBottom w:val="0"/>
          <w:divBdr>
            <w:top w:val="none" w:sz="0" w:space="0" w:color="auto"/>
            <w:left w:val="none" w:sz="0" w:space="0" w:color="auto"/>
            <w:bottom w:val="none" w:sz="0" w:space="0" w:color="auto"/>
            <w:right w:val="none" w:sz="0" w:space="0" w:color="auto"/>
          </w:divBdr>
        </w:div>
      </w:divsChild>
    </w:div>
    <w:div w:id="1316571958">
      <w:bodyDiv w:val="1"/>
      <w:marLeft w:val="0"/>
      <w:marRight w:val="0"/>
      <w:marTop w:val="0"/>
      <w:marBottom w:val="0"/>
      <w:divBdr>
        <w:top w:val="none" w:sz="0" w:space="0" w:color="auto"/>
        <w:left w:val="none" w:sz="0" w:space="0" w:color="auto"/>
        <w:bottom w:val="none" w:sz="0" w:space="0" w:color="auto"/>
        <w:right w:val="none" w:sz="0" w:space="0" w:color="auto"/>
      </w:divBdr>
      <w:divsChild>
        <w:div w:id="973757802">
          <w:marLeft w:val="360"/>
          <w:marRight w:val="0"/>
          <w:marTop w:val="200"/>
          <w:marBottom w:val="0"/>
          <w:divBdr>
            <w:top w:val="none" w:sz="0" w:space="0" w:color="auto"/>
            <w:left w:val="none" w:sz="0" w:space="0" w:color="auto"/>
            <w:bottom w:val="none" w:sz="0" w:space="0" w:color="auto"/>
            <w:right w:val="none" w:sz="0" w:space="0" w:color="auto"/>
          </w:divBdr>
        </w:div>
      </w:divsChild>
    </w:div>
    <w:div w:id="1373075296">
      <w:bodyDiv w:val="1"/>
      <w:marLeft w:val="0"/>
      <w:marRight w:val="0"/>
      <w:marTop w:val="0"/>
      <w:marBottom w:val="0"/>
      <w:divBdr>
        <w:top w:val="none" w:sz="0" w:space="0" w:color="auto"/>
        <w:left w:val="none" w:sz="0" w:space="0" w:color="auto"/>
        <w:bottom w:val="none" w:sz="0" w:space="0" w:color="auto"/>
        <w:right w:val="none" w:sz="0" w:space="0" w:color="auto"/>
      </w:divBdr>
      <w:divsChild>
        <w:div w:id="80631635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40F87-4E03-4948-B53C-0391491878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9</Pages>
  <Words>12637</Words>
  <Characters>72032</Characters>
  <Application>Microsoft Office Word</Application>
  <DocSecurity>0</DocSecurity>
  <Lines>600</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16</cp:revision>
  <cp:lastPrinted>2020-11-29T17:11:00Z</cp:lastPrinted>
  <dcterms:created xsi:type="dcterms:W3CDTF">2020-12-02T13:55:00Z</dcterms:created>
  <dcterms:modified xsi:type="dcterms:W3CDTF">2020-12-02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